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4.10.0 -->
  <w:body>
    <w:p w:rsidR="00BC3D2B" w14:paraId="35B1A1E4" w14:textId="1CE98D5C">
      <w:pPr>
        <w:pStyle w:val="Heading1"/>
        <w:spacing w:before="0"/>
        <w:jc w:val="center"/>
        <w:rPr>
          <w:rFonts w:cs="Times New Roman"/>
          <w:b/>
          <w:bCs/>
          <w:sz w:val="28"/>
          <w:szCs w:val="28"/>
          <w:lang w:val="id-ID"/>
        </w:rPr>
      </w:pPr>
      <w:bookmarkStart w:id="0" w:name="_Toc215046742"/>
      <w:r>
        <w:rPr>
          <w:rFonts w:cs="Times New Roman"/>
          <w:b/>
          <w:bCs/>
          <w:sz w:val="28"/>
          <w:szCs w:val="28"/>
          <w:lang w:val="id-ID"/>
        </w:rPr>
        <w:t>CHAPTER I</w:t>
      </w:r>
      <w:bookmarkEnd w:id="0"/>
    </w:p>
    <w:p w:rsidR="00BC3D2B" w14:paraId="7A9C7FA4" w14:textId="77777777">
      <w:pPr>
        <w:pStyle w:val="Heading1"/>
        <w:spacing w:before="160"/>
        <w:jc w:val="center"/>
        <w:rPr>
          <w:rFonts w:cs="Times New Roman"/>
          <w:b/>
          <w:bCs/>
          <w:sz w:val="28"/>
          <w:szCs w:val="28"/>
          <w:lang w:val="id-ID"/>
        </w:rPr>
      </w:pPr>
      <w:bookmarkStart w:id="1" w:name="_Toc148995699"/>
      <w:bookmarkStart w:id="2" w:name="_Toc215046743"/>
      <w:r>
        <w:rPr>
          <w:rFonts w:cs="Times New Roman"/>
          <w:b/>
          <w:bCs/>
          <w:sz w:val="28"/>
          <w:szCs w:val="28"/>
          <w:lang w:val="id-ID"/>
        </w:rPr>
        <w:t>INTRODUCTION</w:t>
      </w:r>
      <w:bookmarkEnd w:id="1"/>
      <w:bookmarkEnd w:id="2"/>
    </w:p>
    <w:p w:rsidR="00BC3D2B" w14:paraId="60D9B248" w14:textId="77777777">
      <w:pPr>
        <w:pStyle w:val="NoSpacing"/>
        <w:tabs>
          <w:tab w:val="left" w:pos="851"/>
        </w:tabs>
        <w:spacing w:before="160" w:after="160" w:line="360" w:lineRule="auto"/>
        <w:ind w:firstLine="567"/>
        <w:rPr>
          <w:lang w:val="id-ID"/>
        </w:rPr>
      </w:pPr>
      <w:r>
        <w:rPr>
          <w:lang w:val="zh-CN"/>
        </w:rPr>
        <w:t>This chapter elaborates on the introduction part of this paper involving the background of the study,</w:t>
      </w:r>
      <w:r>
        <w:rPr>
          <w:lang w:val="id-ID"/>
        </w:rPr>
        <w:t xml:space="preserve"> reasons for choosing the topic,</w:t>
      </w:r>
      <w:r>
        <w:rPr>
          <w:lang w:val="zh-CN"/>
        </w:rPr>
        <w:t xml:space="preserve"> research questions, </w:t>
      </w:r>
      <w:r>
        <w:rPr>
          <w:lang w:val="id-ID"/>
        </w:rPr>
        <w:t>research objectives,</w:t>
      </w:r>
      <w:r>
        <w:rPr>
          <w:lang w:val="zh-CN"/>
        </w:rPr>
        <w:t xml:space="preserve"> significance of the study, </w:t>
      </w:r>
      <w:r>
        <w:rPr>
          <w:lang w:val="id-ID"/>
        </w:rPr>
        <w:t xml:space="preserve">and </w:t>
      </w:r>
      <w:r>
        <w:rPr>
          <w:lang w:val="zh-CN"/>
        </w:rPr>
        <w:t>definition of term</w:t>
      </w:r>
      <w:r>
        <w:rPr>
          <w:lang w:val="id-ID"/>
        </w:rPr>
        <w:t>inologie</w:t>
      </w:r>
      <w:r>
        <w:rPr>
          <w:lang w:val="zh-CN"/>
        </w:rPr>
        <w:t>s</w:t>
      </w:r>
      <w:r>
        <w:rPr>
          <w:lang w:val="id-ID"/>
        </w:rPr>
        <w:t>.</w:t>
      </w:r>
      <w:bookmarkStart w:id="3" w:name="_Toc148995700"/>
    </w:p>
    <w:p w:rsidR="00BC3D2B" w14:paraId="1A99702A" w14:textId="77777777">
      <w:pPr>
        <w:pStyle w:val="NoSpacing"/>
        <w:numPr>
          <w:ilvl w:val="1"/>
          <w:numId w:val="22"/>
        </w:numPr>
        <w:tabs>
          <w:tab w:val="left" w:pos="851"/>
        </w:tabs>
        <w:spacing w:line="360" w:lineRule="auto"/>
        <w:ind w:left="357" w:hanging="357"/>
        <w:outlineLvl w:val="1"/>
        <w:rPr>
          <w:lang w:val="id-ID"/>
        </w:rPr>
      </w:pPr>
      <w:bookmarkStart w:id="4" w:name="_Toc215046744"/>
      <w:r>
        <w:rPr>
          <w:b/>
          <w:bCs/>
        </w:rPr>
        <w:t>Background of Study</w:t>
      </w:r>
      <w:bookmarkStart w:id="5" w:name="_Toc148995701"/>
      <w:bookmarkEnd w:id="3"/>
      <w:bookmarkEnd w:id="4"/>
    </w:p>
    <w:p w:rsidR="00BC3D2B" w14:paraId="0B70C657" w14:textId="77777777">
      <w:pPr>
        <w:spacing w:after="0"/>
        <w:ind w:firstLine="432"/>
      </w:pPr>
      <w:r>
        <w:t xml:space="preserve">The rapid advancement of technology has significantly influenced various aspects of human life, particularly in education. One of the most prominent breakthroughs is the integration of Artificial Intelligence (AI), which has transformed conventional educational practices into more interactive and personalized processes </w:t>
      </w:r>
      <w:sdt>
        <w:sdtPr>
          <w:rPr>
            <w:color w:val="000000"/>
          </w:rPr>
          <w:tag w:val="MENDELEY_CITATION_v3_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"/>
          <w:id w:val="627312214"/>
          <w:placeholder>
            <w:docPart w:val="DefaultPlaceholder_-1854013440"/>
          </w:placeholder>
          <w:richText/>
        </w:sdtPr>
        <w:sdtContent>
          <w:r>
            <w:rPr>
              <w:color w:val="000000"/>
            </w:rPr>
            <w:t>(Sari et al., 2024)</w:t>
          </w:r>
        </w:sdtContent>
      </w:sdt>
      <w:r>
        <w:t xml:space="preserve"> AI is increasingly applied in education through intelligent tutoring systems and natural language processing applications, offering adaptive feedback and supporting learning activities across disciplines </w:t>
      </w:r>
      <w:sdt>
        <w:sdtPr>
          <w:rPr>
            <w:color w:val="000000"/>
          </w:rPr>
          <w:tag w:val="MENDELEY_CITATION_v3_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"/>
          <w:id w:val="1843472657"/>
          <w:placeholder>
            <w:docPart w:val="DefaultPlaceholder_-1854013440"/>
          </w:placeholder>
          <w:richText/>
        </w:sdtPr>
        <w:sdtContent>
          <w:r>
            <w:rPr>
              <w:color w:val="000000"/>
            </w:rPr>
            <w:t>(Malik et al., 2023)</w:t>
          </w:r>
        </w:sdtContent>
      </w:sdt>
      <w:r>
        <w:t xml:space="preserve">. According to </w:t>
      </w:r>
      <w:sdt>
        <w:sdtPr>
          <w:rPr>
            <w:color w:val="000000"/>
          </w:rPr>
          <w:tag w:val="MENDELEY_CITATION_v3_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"/>
          <w:id w:val="566858044"/>
          <w:placeholder>
            <w:docPart w:val="DefaultPlaceholder_-1854013440"/>
          </w:placeholder>
          <w:richText/>
        </w:sdtPr>
        <w:sdtContent>
          <w:r>
            <w:rPr>
              <w:color w:val="000000"/>
            </w:rPr>
            <w:t>Bond et al. (2024)</w:t>
          </w:r>
        </w:sdtContent>
      </w:sdt>
      <w:r>
        <w:t xml:space="preserve">, AI enhances students' learning experiences by providing personalized feedback. X. </w:t>
      </w:r>
      <w:sdt>
        <w:sdtPr>
          <w:rPr>
            <w:color w:val="000000"/>
          </w:rPr>
          <w:tag w:val="MENDELEY_CITATION_v3_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"/>
          <w:id w:val="927796022"/>
          <w:placeholder>
            <w:docPart w:val="DefaultPlaceholder_-1854013440"/>
          </w:placeholder>
          <w:richText/>
        </w:sdtPr>
        <w:sdtContent>
          <w:r>
            <w:rPr>
              <w:color w:val="000000"/>
            </w:rPr>
            <w:t>Chen et al. (2020)</w:t>
          </w:r>
        </w:sdtContent>
      </w:sdt>
      <w:r>
        <w:t xml:space="preserve"> observe AI’s growing use in research-based courses and collaborative projects. Meanwhile, </w:t>
      </w:r>
      <w:sdt>
        <w:sdtPr>
          <w:rPr>
            <w:color w:val="000000"/>
          </w:rPr>
          <w:tag w:val="MENDELEY_CITATION_v3_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"/>
          <w:id w:val="503009177"/>
          <w:placeholder>
            <w:docPart w:val="DefaultPlaceholder_-1854013440"/>
          </w:placeholder>
          <w:richText/>
        </w:sdtPr>
        <w:sdtContent>
          <w:r>
            <w:rPr>
              <w:color w:val="000000"/>
            </w:rPr>
            <w:t>Leo S. Lo (2025)</w:t>
          </w:r>
        </w:sdtContent>
      </w:sdt>
      <w:r>
        <w:t xml:space="preserve"> underlines AI literacy as a vital new competency alongside digital literacy in higher education.</w:t>
      </w:r>
    </w:p>
    <w:p w:rsidR="00BC3D2B" w14:paraId="0075AB3C" w14:textId="77777777">
      <w:pPr>
        <w:spacing w:after="0"/>
        <w:ind w:firstLine="432"/>
      </w:pPr>
      <w:r>
        <w:t xml:space="preserve">In addition to technological development, academic writing remains a crucial learning outcome in higher education. It serves as a medium for students to express ideas, construct arguments, and demonstrate scholarly reasoning in a structured form </w:t>
      </w:r>
      <w:sdt>
        <w:sdtPr>
          <w:rPr>
            <w:color w:val="000000"/>
          </w:rPr>
          <w:tag w:val="MENDELEY_CITATION_v3_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"/>
          <w:id w:val="81764758"/>
          <w:placeholder>
            <w:docPart w:val="DefaultPlaceholder_-1854013440"/>
          </w:placeholder>
          <w:richText/>
        </w:sdtPr>
        <w:sdtContent>
          <w:r>
            <w:rPr>
              <w:color w:val="000000"/>
            </w:rPr>
            <w:t>(</w:t>
          </w:r>
          <w:r>
            <w:rPr>
              <w:color w:val="000000"/>
            </w:rPr>
            <w:t>Zawacki</w:t>
          </w:r>
          <w:r>
            <w:rPr>
              <w:color w:val="000000"/>
            </w:rPr>
            <w:t>-Richter et al., 2019).</w:t>
          </w:r>
        </w:sdtContent>
      </w:sdt>
      <w:r>
        <w:t xml:space="preserve"> </w:t>
      </w:r>
      <w:sdt>
        <w:sdtPr>
          <w:rPr>
            <w:color w:val="000000"/>
          </w:rPr>
          <w:tag w:val="MENDELEY_CITATION_v3_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"/>
          <w:id w:val="1442379025"/>
          <w:placeholder>
            <w:docPart w:val="DefaultPlaceholder_-1854013440"/>
          </w:placeholder>
          <w:richText/>
        </w:sdtPr>
        <w:sdtContent>
          <w:r>
            <w:rPr>
              <w:color w:val="000000"/>
            </w:rPr>
            <w:t>Hwang et al. (2020)</w:t>
          </w:r>
        </w:sdtContent>
      </w:sdt>
      <w:r>
        <w:t xml:space="preserve"> emphasize that academic writing requires language proficiency, critical analysis, and logical reasoning. </w:t>
      </w:r>
      <w:r>
        <w:t>Zhai</w:t>
      </w:r>
      <w:r>
        <w:t xml:space="preserve"> (2023) adds that for final-year students, academic writing is particularly challenging due to demands for originality and adherence to academic standards. </w:t>
      </w:r>
      <w:sdt>
        <w:sdtPr>
          <w:rPr>
            <w:color w:val="000000"/>
          </w:rPr>
          <w:tag w:val="MENDELEY_CITATION_v3_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"/>
          <w:id w:val="15982365"/>
          <w:placeholder>
            <w:docPart w:val="DefaultPlaceholder_-1854013440"/>
          </w:placeholder>
          <w:richText/>
        </w:sdtPr>
        <w:sdtContent>
          <w:r>
            <w:rPr>
              <w:color w:val="000000"/>
            </w:rPr>
            <w:t>Bond et al. (2024)</w:t>
          </w:r>
        </w:sdtContent>
      </w:sdt>
      <w:r>
        <w:t xml:space="preserve"> further explain that technological support is increasingly crucial as students face the complexity of composing final projects and theses. </w:t>
      </w:r>
      <w:sdt>
        <w:sdtPr>
          <w:rPr>
            <w:color w:val="000000"/>
          </w:rPr>
          <w:tag w:val="MENDELEY_CITATION_v3_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"/>
          <w:id w:val="1424455565"/>
          <w:placeholder>
            <w:docPart w:val="DefaultPlaceholder_-1854013440"/>
          </w:placeholder>
          <w:richText/>
        </w:sdtPr>
        <w:sdtContent>
          <w:r>
            <w:rPr>
              <w:color w:val="000000"/>
            </w:rPr>
            <w:t>Malik et al. (2023)</w:t>
          </w:r>
        </w:sdtContent>
      </w:sdt>
      <w:r>
        <w:t xml:space="preserve"> note that AI-based tools for grammar and organization assist in easing these writing challenges. </w:t>
      </w:r>
    </w:p>
    <w:p w:rsidR="00BC3D2B" w14:paraId="3D36D60B" w14:textId="77777777">
      <w:pPr>
        <w:spacing w:after="0"/>
        <w:ind w:firstLine="432"/>
      </w:pPr>
      <w:r>
        <w:t xml:space="preserve">Several AI tools have proven effective in academic writing. Grammarly provides instant feedback on grammar and coherence </w:t>
      </w:r>
      <w:sdt>
        <w:sdtPr>
          <w:rPr>
            <w:color w:val="000000"/>
          </w:rPr>
          <w:tag w:val="MENDELEY_CITATION_v3_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"/>
          <w:id w:val="1929741757"/>
          <w:placeholder>
            <w:docPart w:val="DefaultPlaceholder_-1854013440"/>
          </w:placeholder>
          <w:richText/>
        </w:sdtPr>
        <w:sdtContent>
          <w:r>
            <w:rPr>
              <w:color w:val="000000"/>
            </w:rPr>
            <w:t>(Malik et al., 2023)</w:t>
          </w:r>
        </w:sdtContent>
      </w:sdt>
      <w:r>
        <w:t xml:space="preserve">, while </w:t>
      </w:r>
      <w:r>
        <w:t>QuillBot</w:t>
      </w:r>
      <w:r>
        <w:t xml:space="preserve"> helps paraphrase and improve sentence variety </w:t>
      </w:r>
      <w:sdt>
        <w:sdtPr>
          <w:rPr>
            <w:color w:val="000000"/>
          </w:rPr>
          <w:tag w:val="MENDELEY_CITATION_v3_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"/>
          <w:id w:val="176951663"/>
          <w:placeholder>
            <w:docPart w:val="DefaultPlaceholder_-1854013440"/>
          </w:placeholder>
          <w:richText/>
        </w:sdtPr>
        <w:sdtContent>
          <w:r>
            <w:rPr>
              <w:color w:val="000000"/>
            </w:rPr>
            <w:t>(Hwang et al., 2020)</w:t>
          </w:r>
        </w:sdtContent>
      </w:sdt>
      <w:r>
        <w:t xml:space="preserve">. </w:t>
      </w:r>
      <w:sdt>
        <w:sdtPr>
          <w:rPr>
            <w:color w:val="000000"/>
          </w:rPr>
          <w:tag w:val="MENDELEY_CITATION_v3_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"/>
          <w:id w:val="99606192"/>
          <w:placeholder>
            <w:docPart w:val="DefaultPlaceholder_-1854013440"/>
          </w:placeholder>
          <w:richText/>
        </w:sdtPr>
        <w:sdtContent>
          <w:r>
            <w:rPr>
              <w:color w:val="000000"/>
            </w:rPr>
            <w:t>Wang et al. (2024)</w:t>
          </w:r>
        </w:sdtContent>
      </w:sdt>
      <w:r>
        <w:t xml:space="preserve"> suggest that AI fosters independent writing through personalized suggestions. </w:t>
      </w:r>
      <w:sdt>
        <w:sdtPr>
          <w:rPr>
            <w:color w:val="000000"/>
          </w:rPr>
          <w:tag w:val="MENDELEY_CITATION_v3_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"/>
          <w:id w:val="438605981"/>
          <w:placeholder>
            <w:docPart w:val="DefaultPlaceholder_-1854013440"/>
          </w:placeholder>
          <w:richText/>
        </w:sdtPr>
        <w:sdtContent>
          <w:r>
            <w:rPr>
              <w:color w:val="000000"/>
            </w:rPr>
            <w:t>Adewale et al. (2024)</w:t>
          </w:r>
        </w:sdtContent>
      </w:sdt>
      <w:r>
        <w:t xml:space="preserve"> find that AI enhances learner motivation and engagement. </w:t>
      </w:r>
      <w:sdt>
        <w:sdtPr>
          <w:rPr>
            <w:color w:val="000000"/>
          </w:rPr>
          <w:tag w:val="MENDELEY_CITATION_v3_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"/>
          <w:id w:val="2041697509"/>
          <w:placeholder>
            <w:docPart w:val="DefaultPlaceholder_-1854013440"/>
          </w:placeholder>
          <w:richText/>
        </w:sdtPr>
        <w:sdtContent>
          <w:r>
            <w:rPr>
              <w:color w:val="000000"/>
            </w:rPr>
            <w:t>Godwin-Jones, (2022)</w:t>
          </w:r>
        </w:sdtContent>
      </w:sdt>
      <w:r>
        <w:t xml:space="preserve"> highlights AI-driven gamified applications for vocabulary and grammar, and </w:t>
      </w:r>
      <w:sdt>
        <w:sdtPr>
          <w:rPr>
            <w:color w:val="000000"/>
          </w:rPr>
          <w:tag w:val="MENDELEY_CITATION_v3_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"/>
          <w:id w:val="1056574907"/>
          <w:placeholder>
            <w:docPart w:val="7FAD71FA3DA14FFB9A2CDBD50A0EB5CA"/>
          </w:placeholder>
          <w:richText/>
        </w:sdtPr>
        <w:sdtContent>
          <w:r>
            <w:rPr>
              <w:color w:val="000000"/>
            </w:rPr>
            <w:t>Wang et al. (2024)</w:t>
          </w:r>
        </w:sdtContent>
      </w:sdt>
      <w:r>
        <w:t xml:space="preserve"> report AI’s ability to personalize learning paths.</w:t>
      </w:r>
    </w:p>
    <w:p w:rsidR="00BC3D2B" w14:paraId="7BBE3524" w14:textId="77777777">
      <w:pPr>
        <w:spacing w:after="0"/>
        <w:ind w:firstLine="432"/>
      </w:pPr>
      <w:r>
        <w:t xml:space="preserve">Another important AI tool that has gained significant attention in academic settings is </w:t>
      </w:r>
      <w:r>
        <w:t>ChatGPT</w:t>
      </w:r>
      <w:r>
        <w:t xml:space="preserve">, particularly the latest versions such as </w:t>
      </w:r>
      <w:r>
        <w:t>ChatGPT</w:t>
      </w:r>
      <w:r>
        <w:t xml:space="preserve"> 4 Omni. Unlike traditional AI applications that focus on narrow linguistic tasks, </w:t>
      </w:r>
      <w:r>
        <w:t>ChatGPT</w:t>
      </w:r>
      <w:r>
        <w:t xml:space="preserve"> functions as a conversational AI model capable of generating human-like responses and adapting to contextual prompts. Its ability to assist in brainstorming, outlining, paraphrasing, and refining academic texts makes it uniquely versatile in the writing process </w:t>
      </w:r>
      <w:sdt>
        <w:sdtPr>
          <w:rPr>
            <w:color w:val="000000"/>
          </w:rPr>
          <w:tag w:val="MENDELEY_CITATION_v3_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"/>
          <w:id w:val="528341466"/>
          <w:placeholder>
            <w:docPart w:val="DefaultPlaceholder_-1854013440"/>
          </w:placeholder>
          <w:richText/>
        </w:sdtPr>
        <w:sdtContent>
          <w:r>
            <w:rPr>
              <w:color w:val="000000"/>
            </w:rPr>
            <w:t>(</w:t>
          </w:r>
          <w:r>
            <w:rPr>
              <w:color w:val="000000"/>
            </w:rPr>
            <w:t>Sabaner</w:t>
          </w:r>
          <w:r>
            <w:rPr>
              <w:color w:val="000000"/>
            </w:rPr>
            <w:t xml:space="preserve"> et al., 2024)</w:t>
          </w:r>
        </w:sdtContent>
      </w:sdt>
      <w:r>
        <w:t xml:space="preserve">. </w:t>
      </w:r>
      <w:sdt>
        <w:sdtPr>
          <w:rPr>
            <w:color w:val="000000"/>
          </w:rPr>
          <w:tag w:val="MENDELEY_CITATION_v3_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"/>
          <w:id w:val="2050966497"/>
          <w:placeholder>
            <w:docPart w:val="DefaultPlaceholder_-1854013440"/>
          </w:placeholder>
          <w:richText/>
        </w:sdtPr>
        <w:sdtContent>
          <w:r>
            <w:rPr>
              <w:color w:val="000000"/>
            </w:rPr>
            <w:t>Zhai</w:t>
          </w:r>
          <w:r>
            <w:rPr>
              <w:color w:val="000000"/>
            </w:rPr>
            <w:t>, (2023)</w:t>
          </w:r>
        </w:sdtContent>
      </w:sdt>
      <w:r>
        <w:t xml:space="preserve"> emphasizes that </w:t>
      </w:r>
      <w:r>
        <w:t>ChatGPT</w:t>
      </w:r>
      <w:r>
        <w:t xml:space="preserve"> helps students overcome writer’s block and provides structure to their ideas. Moreover, its contextual sensitivity allows it to tailor feedback based on the user’s input, offering a form of adaptive support. This positions </w:t>
      </w:r>
      <w:r>
        <w:t>ChatGPT</w:t>
      </w:r>
      <w:r>
        <w:t xml:space="preserve"> not only as a writing aid but also as an interactive peer-review assistant, particularly valuable in supporting final-year students during thesis writing.</w:t>
      </w:r>
    </w:p>
    <w:p w:rsidR="00BC3D2B" w14:paraId="4B09A6E1" w14:textId="77777777">
      <w:pPr>
        <w:spacing w:after="0"/>
        <w:ind w:firstLine="432"/>
      </w:pPr>
      <w:r>
        <w:t xml:space="preserve">Despite these benefits, concerns arise regarding critical thinking, originality, and ethics. </w:t>
      </w:r>
      <w:sdt>
        <w:sdtPr>
          <w:rPr>
            <w:color w:val="000000"/>
          </w:rPr>
          <w:tag w:val="MENDELEY_CITATION_v3_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"/>
          <w:id w:val="742158180"/>
          <w:placeholder>
            <w:docPart w:val="DefaultPlaceholder_-1854013440"/>
          </w:placeholder>
          <w:richText/>
        </w:sdtPr>
        <w:sdtContent>
          <w:r>
            <w:rPr>
              <w:color w:val="000000"/>
            </w:rPr>
            <w:t>(Cotton et al., 2024)</w:t>
          </w:r>
        </w:sdtContent>
      </w:sdt>
      <w:r>
        <w:t xml:space="preserve"> warn against over-reliance on AI, which may reduce students’ reasoning skills. </w:t>
      </w:r>
      <w:sdt>
        <w:sdtPr>
          <w:rPr>
            <w:color w:val="000000"/>
          </w:rPr>
          <w:tag w:val="MENDELEY_CITATION_v3_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"/>
          <w:id w:val="1886042426"/>
          <w:placeholder>
            <w:docPart w:val="DefaultPlaceholder_-1854013440"/>
          </w:placeholder>
          <w:richText/>
        </w:sdtPr>
        <w:sdtContent>
          <w:r>
            <w:rPr>
              <w:rFonts w:eastAsia="Times New Roman"/>
              <w:color w:val="000000"/>
            </w:rPr>
            <w:t xml:space="preserve">Williamson &amp; </w:t>
          </w:r>
          <w:r>
            <w:rPr>
              <w:rFonts w:eastAsia="Times New Roman"/>
              <w:color w:val="000000"/>
            </w:rPr>
            <w:t>Eynon</w:t>
          </w:r>
          <w:r>
            <w:rPr>
              <w:rFonts w:eastAsia="Times New Roman"/>
              <w:color w:val="000000"/>
            </w:rPr>
            <w:t>, (2020)</w:t>
          </w:r>
        </w:sdtContent>
      </w:sdt>
      <w:r>
        <w:t xml:space="preserve"> stress the need for data privacy policies in AI applications, while </w:t>
      </w:r>
      <w:sdt>
        <w:sdtPr>
          <w:rPr>
            <w:color w:val="000000"/>
          </w:rPr>
          <w:tag w:val="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"/>
          <w:id w:val="1697680865"/>
          <w:placeholder>
            <w:docPart w:val="DefaultPlaceholder_-1854013440"/>
          </w:placeholder>
          <w:richText/>
        </w:sdtPr>
        <w:sdtContent>
          <w:r>
            <w:rPr>
              <w:color w:val="000000"/>
            </w:rPr>
            <w:t>Salas-</w:t>
          </w:r>
          <w:r>
            <w:rPr>
              <w:color w:val="000000"/>
            </w:rPr>
            <w:t>Pilco</w:t>
          </w:r>
          <w:r>
            <w:rPr>
              <w:color w:val="000000"/>
            </w:rPr>
            <w:t xml:space="preserve"> et al. (2023)</w:t>
          </w:r>
        </w:sdtContent>
      </w:sdt>
      <w:r>
        <w:t xml:space="preserve"> emphasize that students must critically assess AI-generated content. </w:t>
      </w:r>
      <w:r>
        <w:rPr>
          <w:color w:val="000000"/>
        </w:rPr>
        <w:t>(</w:t>
      </w:r>
      <w:r>
        <w:rPr>
          <w:color w:val="000000"/>
        </w:rPr>
        <w:t>Zawacki</w:t>
      </w:r>
      <w:r>
        <w:rPr>
          <w:color w:val="000000"/>
        </w:rPr>
        <w:t>-Richter et al., 2019)</w:t>
      </w:r>
      <w:r>
        <w:t xml:space="preserve"> recommend gradual AI adoption to preserve academic integrity, and </w:t>
      </w:r>
      <w:sdt>
        <w:sdtPr>
          <w:rPr>
            <w:color w:val="000000"/>
          </w:rPr>
          <w:tag w:val="MENDELEY_CITATION_v3_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"/>
          <w:id w:val="1381498640"/>
          <w:placeholder>
            <w:docPart w:val="DefaultPlaceholder_-1854013440"/>
          </w:placeholder>
          <w:richText/>
        </w:sdtPr>
        <w:sdtContent>
          <w:r>
            <w:rPr>
              <w:color w:val="000000"/>
            </w:rPr>
            <w:t>Holmes et al. (2019)</w:t>
          </w:r>
        </w:sdtContent>
      </w:sdt>
      <w:r>
        <w:t xml:space="preserve"> suggest structured guidelines for AI use. </w:t>
      </w:r>
      <w:sdt>
        <w:sdtPr>
          <w:rPr>
            <w:color w:val="000000"/>
          </w:rPr>
          <w:tag w:val="MENDELEY_CITATION_v3_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"/>
          <w:id w:val="73738446"/>
          <w:placeholder>
            <w:docPart w:val="DefaultPlaceholder_-1854013440"/>
          </w:placeholder>
          <w:richText/>
        </w:sdtPr>
        <w:sdtContent>
          <w:r>
            <w:rPr>
              <w:color w:val="000000"/>
            </w:rPr>
            <w:t>Seo</w:t>
          </w:r>
          <w:r>
            <w:rPr>
              <w:color w:val="000000"/>
            </w:rPr>
            <w:t xml:space="preserve"> et al. (2021)</w:t>
          </w:r>
        </w:sdtContent>
      </w:sdt>
      <w:r>
        <w:t xml:space="preserve"> propose combining AI with conventional learning to avoid dependency. </w:t>
      </w:r>
    </w:p>
    <w:p w:rsidR="00BC3D2B" w14:paraId="4C53E8DE" w14:textId="77777777">
      <w:pPr>
        <w:spacing w:after="0"/>
        <w:ind w:firstLine="567"/>
      </w:pPr>
      <w:r>
        <w:t xml:space="preserve">There are several studies that have investigated the role of Artificial Intelligence (AI) in English language teaching and academic writing. For instance, </w:t>
      </w:r>
      <w:sdt>
        <w:sdtPr>
          <w:rPr>
            <w:color w:val="000000"/>
          </w:rPr>
          <w:tag w:val="MENDELEY_CITATION_v3_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"/>
          <w:id w:val="1029421844"/>
          <w:placeholder>
            <w:docPart w:val="591E7759984640518B990C7E46B6E0F2"/>
          </w:placeholder>
          <w:richText/>
        </w:sdtPr>
        <w:sdtContent>
          <w:r>
            <w:rPr>
              <w:color w:val="000000"/>
            </w:rPr>
            <w:t>Malik et al. (2023)</w:t>
          </w:r>
        </w:sdtContent>
      </w:sdt>
      <w:r>
        <w:t xml:space="preserve"> examined how AI tools like Grammarly and </w:t>
      </w:r>
      <w:r>
        <w:t>QuillBot</w:t>
      </w:r>
      <w:r>
        <w:t xml:space="preserve"> can enhance students’ grammar and coherence in writing. Their findings indicate that students frequently rely on AI to refine sentence structure and vocabulary. Similarly, </w:t>
      </w:r>
      <w:sdt>
        <w:sdtPr>
          <w:rPr>
            <w:color w:val="000000"/>
          </w:rPr>
          <w:tag w:val="MENDELEY_CITATION_v3_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"/>
          <w:id w:val="2060116387"/>
          <w:placeholder>
            <w:docPart w:val="DefaultPlaceholder_-1854013440"/>
          </w:placeholder>
          <w:richText/>
        </w:sdtPr>
        <w:sdtContent>
          <w:r>
            <w:rPr>
              <w:color w:val="000000"/>
            </w:rPr>
            <w:t>Hwang et al. (2020)</w:t>
          </w:r>
        </w:sdtContent>
      </w:sdt>
      <w:r>
        <w:t xml:space="preserve">explored the integration of AI in EFL contexts and found that students perceived AI as a supportive assistant in writing and revision. </w:t>
      </w:r>
      <w:sdt>
        <w:sdtPr>
          <w:rPr>
            <w:color w:val="000000"/>
          </w:rPr>
          <w:tag w:val="MENDELEY_CITATION_v3_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"/>
          <w:id w:val="1145833691"/>
          <w:placeholder>
            <w:docPart w:val="DefaultPlaceholder_-1854013440"/>
          </w:placeholder>
          <w:richText/>
        </w:sdtPr>
        <w:sdtContent>
          <w:r>
            <w:rPr>
              <w:color w:val="000000"/>
            </w:rPr>
            <w:t>Huang et al. (2021)</w:t>
          </w:r>
        </w:sdtContent>
      </w:sdt>
      <w:r>
        <w:t xml:space="preserve"> also reported that AI applications contributed to improved writing outcomes, particularly in content organization and clarity. In addition, </w:t>
      </w:r>
      <w:sdt>
        <w:sdtPr>
          <w:rPr>
            <w:color w:val="000000"/>
          </w:rPr>
          <w:tag w:val="MENDELEY_CITATION_v3_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"/>
          <w:id w:val="1150916415"/>
          <w:placeholder>
            <w:docPart w:val="DefaultPlaceholder_-1854013440"/>
          </w:placeholder>
          <w:richText/>
        </w:sdtPr>
        <w:sdtContent>
          <w:r>
            <w:rPr>
              <w:color w:val="000000"/>
            </w:rPr>
            <w:t>Bond et al. (2024)</w:t>
          </w:r>
        </w:sdtContent>
      </w:sdt>
      <w:r>
        <w:t xml:space="preserve"> highlighted the motivational aspect of AI, noting that personalized AI feedback increased student confidence and engagement. </w:t>
      </w:r>
      <w:sdt>
        <w:sdtPr>
          <w:rPr>
            <w:color w:val="000000"/>
          </w:rPr>
          <w:tag w:val="MENDELEY_CITATION_v3_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"/>
          <w:id w:val="873546567"/>
          <w:placeholder>
            <w:docPart w:val="DefaultPlaceholder_-1854013440"/>
          </w:placeholder>
          <w:richText/>
        </w:sdtPr>
        <w:sdtContent>
          <w:r>
            <w:rPr>
              <w:color w:val="000000"/>
            </w:rPr>
            <w:t>Li et al., (2025)</w:t>
          </w:r>
        </w:sdtContent>
      </w:sdt>
      <w:r>
        <w:t xml:space="preserve"> focused on student attitudes toward generative AI tools and found that while AI fosters autonomy and reduces anxiety, concerns about originality and overreliance persist.</w:t>
      </w:r>
    </w:p>
    <w:p w:rsidR="00BC3D2B" w14:paraId="4A197267" w14:textId="77777777">
      <w:pPr>
        <w:spacing w:after="0"/>
        <w:ind w:firstLine="567"/>
      </w:pPr>
      <w:r>
        <w:t>Those studies have collectively explored the potential of AI to assist students in English learning and academic writing. However, most of them primarily rely on quantitative approaches, which may overlook students’ subjective experiences, emotional responses, and ethical dilemmas when using AI. Furthermore, few studies have focused on final-year undergraduate students, a group that often faces high academic pressure and frequent engagement with AI tools in the process of thesis writing.</w:t>
      </w:r>
    </w:p>
    <w:p w:rsidR="00BC3D2B" w14:paraId="4D46A685" w14:textId="77777777">
      <w:pPr>
        <w:ind w:firstLine="567"/>
      </w:pPr>
      <w:r>
        <w:t>To fill this gap, the present study aims to investigate final-year students’ perceptions of AI use in academic writing by exploring not only their perceived benefits and challenges, but also their ethical concerns and patterns of usage. By employing a qualitative approach through interviews and questionnaires, this research intends to capture a more nuanced understanding of how students interact with AI and how it influences their academic writing practices. The results are expected to inform ethical guidelines and effective implementation of AI in higher education.</w:t>
      </w:r>
    </w:p>
    <w:p w:rsidR="00BC3D2B" w14:paraId="2A6F12A3" w14:textId="77777777">
      <w:pPr>
        <w:pStyle w:val="Heading2"/>
        <w:numPr>
          <w:ilvl w:val="1"/>
          <w:numId w:val="22"/>
        </w:numPr>
        <w:spacing w:before="0" w:line="360" w:lineRule="auto"/>
        <w:jc w:val="both"/>
        <w:rPr>
          <w:rFonts w:cs="Times New Roman"/>
          <w:b/>
          <w:bCs/>
          <w:szCs w:val="24"/>
        </w:rPr>
      </w:pPr>
      <w:r>
        <w:rPr>
          <w:rFonts w:cs="Times New Roman"/>
          <w:b/>
          <w:bCs/>
          <w:szCs w:val="24"/>
        </w:rPr>
        <w:t xml:space="preserve"> </w:t>
      </w:r>
      <w:bookmarkStart w:id="6" w:name="_Toc215046745"/>
      <w:r>
        <w:rPr>
          <w:rFonts w:cs="Times New Roman"/>
          <w:b/>
          <w:bCs/>
          <w:szCs w:val="24"/>
        </w:rPr>
        <w:t>Reasons for Choosing the Topic</w:t>
      </w:r>
      <w:bookmarkEnd w:id="5"/>
      <w:bookmarkEnd w:id="6"/>
    </w:p>
    <w:p w:rsidR="00BC3D2B" w14:paraId="022AB449" w14:textId="77777777">
      <w:pPr>
        <w:spacing w:after="0"/>
        <w:ind w:firstLine="360"/>
        <w:rPr>
          <w:lang w:val="id-ID"/>
        </w:rPr>
      </w:pPr>
      <w:bookmarkStart w:id="7" w:name="_Toc148995702"/>
      <w:r>
        <w:rPr>
          <w:lang w:val="id-ID"/>
        </w:rPr>
        <w:t>Understanding students' perceptions of the use of artificial intelligence (AI) in academic writing is very relevant in today's digital era. The rapid development of technology has brought significant changes in the way we learn and work, including in higher education. As such, it is important to know how students perceive the role of AI in the writing process, both as a tool and as a challenge to originality and the development of critical thinking skills.</w:t>
      </w:r>
    </w:p>
    <w:p w:rsidR="00BC3D2B" w14:paraId="3B53096B" w14:textId="77777777">
      <w:pPr>
        <w:spacing w:after="0"/>
        <w:ind w:firstLine="360"/>
        <w:rPr>
          <w:lang w:val="id-ID"/>
        </w:rPr>
      </w:pPr>
      <w:r>
        <w:rPr>
          <w:lang w:val="id-ID"/>
        </w:rPr>
        <w:t>This study also aims to provide valuable insights for educational institutions and policy makers on how to effectively integrate AI technologies into the curriculum. By understanding students' perceptions and experiences, institutions can design learning policies and strategies that are more adaptive and relevant to the needs of the times.</w:t>
      </w:r>
    </w:p>
    <w:p w:rsidR="00BC3D2B" w14:paraId="7B9D30DA" w14:textId="77777777">
      <w:pPr>
        <w:spacing w:after="0"/>
        <w:ind w:firstLine="360"/>
        <w:rPr>
          <w:lang w:val="id-ID"/>
        </w:rPr>
      </w:pPr>
      <w:r>
        <w:rPr>
          <w:lang w:val="id-ID"/>
        </w:rPr>
        <w:t>In addition, it is important to identify how AI can be utilized as a tool that supports-not replaces-the development of essential academic skills. Judicious use of AI can help students organize ideas, improve writing structure, or improve grammar, while still encouraging them to think critically and creatively on their own. Thus, AI can be a partner in the learning process, rather than a substitute for students' intellectual role.</w:t>
      </w:r>
    </w:p>
    <w:p w:rsidR="00BC3D2B" w14:paraId="58680A03" w14:textId="77777777">
      <w:pPr>
        <w:pStyle w:val="Heading2"/>
        <w:spacing w:before="0" w:line="360" w:lineRule="auto"/>
        <w:jc w:val="both"/>
        <w:rPr>
          <w:rFonts w:cs="Times New Roman"/>
          <w:b/>
          <w:bCs/>
          <w:szCs w:val="24"/>
        </w:rPr>
      </w:pPr>
      <w:bookmarkStart w:id="8" w:name="_Toc215046746"/>
      <w:r>
        <w:rPr>
          <w:rFonts w:cs="Times New Roman"/>
          <w:b/>
          <w:bCs/>
          <w:szCs w:val="24"/>
          <w:lang w:val="id-ID"/>
        </w:rPr>
        <w:t xml:space="preserve">1.3 </w:t>
      </w:r>
      <w:r>
        <w:rPr>
          <w:rFonts w:cs="Times New Roman"/>
          <w:b/>
          <w:bCs/>
          <w:szCs w:val="24"/>
        </w:rPr>
        <w:t>Research Question</w:t>
      </w:r>
      <w:bookmarkEnd w:id="7"/>
      <w:bookmarkEnd w:id="8"/>
    </w:p>
    <w:p w:rsidR="00BC3D2B" w14:paraId="2A5507CF" w14:textId="77777777">
      <w:pPr>
        <w:spacing w:after="0"/>
        <w:ind w:firstLine="360"/>
      </w:pPr>
      <w:r>
        <w:t xml:space="preserve">This study aims to answer the following research questions as written as follow: </w:t>
      </w:r>
    </w:p>
    <w:p w:rsidR="00BC3D2B" w14:paraId="1B194733" w14:textId="77777777">
      <w:pPr>
        <w:pStyle w:val="ListParagraph"/>
        <w:numPr>
          <w:ilvl w:val="0"/>
          <w:numId w:val="3"/>
        </w:numPr>
        <w:spacing w:after="0"/>
      </w:pPr>
      <w:r>
        <w:t>How do students perceive the benefits and challenges of using artificial intelligence in the process of writing academic papers?</w:t>
      </w:r>
    </w:p>
    <w:p w:rsidR="00BC3D2B" w14:paraId="33CD2F71" w14:textId="77777777">
      <w:pPr>
        <w:pStyle w:val="Heading2"/>
        <w:spacing w:before="0" w:line="360" w:lineRule="auto"/>
        <w:jc w:val="both"/>
        <w:rPr>
          <w:rFonts w:cs="Times New Roman"/>
          <w:b/>
          <w:bCs/>
          <w:szCs w:val="24"/>
        </w:rPr>
      </w:pPr>
      <w:bookmarkStart w:id="9" w:name="_Toc148995703"/>
      <w:bookmarkStart w:id="10" w:name="_Toc215046747"/>
      <w:r>
        <w:rPr>
          <w:rFonts w:cs="Times New Roman"/>
          <w:b/>
          <w:bCs/>
          <w:szCs w:val="24"/>
          <w:lang w:val="id-ID"/>
        </w:rPr>
        <w:t xml:space="preserve">1.4 </w:t>
      </w:r>
      <w:r>
        <w:rPr>
          <w:rFonts w:cs="Times New Roman"/>
          <w:b/>
          <w:bCs/>
          <w:szCs w:val="24"/>
        </w:rPr>
        <w:t>Research Objective</w:t>
      </w:r>
      <w:bookmarkStart w:id="11" w:name="_Toc148995704"/>
      <w:bookmarkEnd w:id="9"/>
      <w:bookmarkEnd w:id="10"/>
    </w:p>
    <w:p w:rsidR="00BC3D2B" w14:paraId="61A1D991" w14:textId="77777777">
      <w:pPr>
        <w:pStyle w:val="NoSpacing"/>
        <w:spacing w:line="360" w:lineRule="auto"/>
        <w:ind w:firstLine="360"/>
        <w:rPr>
          <w:lang w:val="id-ID"/>
        </w:rPr>
      </w:pPr>
      <w:r>
        <w:t xml:space="preserve">This study has the following </w:t>
      </w:r>
      <w:r>
        <w:rPr>
          <w:lang w:val="id-ID"/>
        </w:rPr>
        <w:t>main research objectives.</w:t>
      </w:r>
    </w:p>
    <w:p w:rsidR="00BC3D2B" w14:paraId="19246F83" w14:textId="77777777">
      <w:pPr>
        <w:pStyle w:val="ListParagraph"/>
        <w:numPr>
          <w:ilvl w:val="0"/>
          <w:numId w:val="4"/>
        </w:numPr>
        <w:spacing w:after="0"/>
      </w:pPr>
      <w:r>
        <w:t>To analyze students' perceptions towards the use of artificial intelligence in the academic paper writing process, including the benefits and challenges they perceive.</w:t>
      </w:r>
    </w:p>
    <w:p w:rsidR="00BC3D2B" w14:paraId="25D6B448" w14:textId="77777777">
      <w:pPr>
        <w:pStyle w:val="Heading2"/>
        <w:spacing w:before="0" w:line="360" w:lineRule="auto"/>
        <w:jc w:val="both"/>
        <w:rPr>
          <w:rFonts w:cs="Times New Roman"/>
          <w:b/>
          <w:bCs/>
          <w:szCs w:val="24"/>
        </w:rPr>
      </w:pPr>
      <w:bookmarkStart w:id="12" w:name="_Toc215046748"/>
      <w:r>
        <w:rPr>
          <w:rFonts w:cs="Times New Roman"/>
          <w:b/>
          <w:bCs/>
          <w:szCs w:val="24"/>
          <w:lang w:val="id-ID"/>
        </w:rPr>
        <w:t>1.</w:t>
      </w:r>
      <w:r>
        <w:rPr>
          <w:b/>
          <w:bCs/>
          <w:szCs w:val="24"/>
          <w:lang w:val="id-ID"/>
        </w:rPr>
        <w:t xml:space="preserve">5 </w:t>
      </w:r>
      <w:r>
        <w:rPr>
          <w:rFonts w:cs="Times New Roman"/>
          <w:b/>
          <w:bCs/>
          <w:szCs w:val="24"/>
        </w:rPr>
        <w:t>Significance of the Study</w:t>
      </w:r>
      <w:bookmarkEnd w:id="11"/>
      <w:bookmarkEnd w:id="12"/>
    </w:p>
    <w:p w:rsidR="00BC3D2B" w14:paraId="38CEF0C5" w14:textId="77777777">
      <w:pPr>
        <w:spacing w:after="0"/>
        <w:ind w:firstLine="360"/>
        <w:rPr>
          <w:lang w:val="id-ID"/>
        </w:rPr>
      </w:pPr>
      <w:bookmarkStart w:id="13" w:name="_Toc148995705"/>
      <w:r>
        <w:t>Drawing from the identified research issues, this study aims to assess, identify, and explore the application of AI in academic writing. The results are anticipated to offer significant theoretical insights and practical implications</w:t>
      </w:r>
      <w:r>
        <w:rPr>
          <w:lang w:val="id-ID"/>
        </w:rPr>
        <w:t>:</w:t>
      </w:r>
    </w:p>
    <w:p w:rsidR="00BC3D2B" w14:paraId="75F77B66" w14:textId="77777777">
      <w:pPr>
        <w:pStyle w:val="ListParagraph"/>
        <w:numPr>
          <w:ilvl w:val="2"/>
          <w:numId w:val="23"/>
        </w:numPr>
        <w:spacing w:after="0"/>
        <w:ind w:left="567" w:hanging="567"/>
        <w:rPr>
          <w:b/>
          <w:bCs/>
          <w:lang w:val="id-ID"/>
        </w:rPr>
      </w:pPr>
      <w:r>
        <w:rPr>
          <w:b/>
          <w:bCs/>
          <w:lang w:val="id-ID"/>
        </w:rPr>
        <w:t>Education</w:t>
      </w:r>
      <w:r>
        <w:rPr>
          <w:b/>
          <w:bCs/>
        </w:rPr>
        <w:t>al</w:t>
      </w:r>
      <w:r>
        <w:rPr>
          <w:b/>
          <w:bCs/>
          <w:lang w:val="id-ID"/>
        </w:rPr>
        <w:t xml:space="preserve"> Implications</w:t>
      </w:r>
    </w:p>
    <w:p w:rsidR="00BC3D2B" w14:paraId="3245DCFC" w14:textId="77777777">
      <w:pPr>
        <w:ind w:firstLine="567"/>
        <w:rPr>
          <w:b/>
          <w:bCs/>
          <w:lang w:val="id-ID"/>
        </w:rPr>
      </w:pPr>
      <w:r>
        <w:rPr>
          <w:lang w:val="id-ID"/>
        </w:rPr>
        <w:t>AI tools can assist students in improving their writing skills by providing real-time feedback on grammar, style, and structure</w:t>
      </w:r>
      <w:r>
        <w:t xml:space="preserve"> </w:t>
      </w:r>
      <w:r>
        <w:fldChar w:fldCharType="begin" w:fldLock="1"/>
      </w:r>
      <w:r>
        <w:instrText>ADDIN CSL_CITATION {"citationItems":[{"id":"ITEM-1","itemData":{"DOI":"10.1016/j.ijedro.2023.100296","ISSN":"26663740","abstract":"Artificial Intelligence (AI) and academic essay writing merge to create a transformative intersection in education, each reciprocally refining and reforming the other. AI, through its innovative technologies and flexible learning strategies, elevates academic writing by offering dynamic, interactive learning settings, and personalized educational journeys. This study aimed to explore students' perceptions of AI usage in academic essay writing using a case study design. It involved 245 undergraduate students from 25 tertiary institutions in Eastern and Central Indonesian provinces, with data collected via Google form to gain insights into students' attitudes toward AI tools in writing academic essays. Findings indicated a positive reception of AI-powered writing tools, with students acknowledging their benefits in grammar checks, plagiarism detection, language translation, and essay outlines. AI was found to enhance students' writing abilities, self-efficacy, and understanding of academic integrity. However, some students expressed concerns about potential impacts on creativity, critical thinking, and ethical writing practices. The study emphasized a balanced approach to AI integration, where AI collaborates with human authors, and also identified popular AI tools used by Indonesian students. As such, the research highlighted AI's significant role in supporting academic writing while preserving human creativity and critical thinking, underscoring the importance of maintaining a balanced integration to sustain human ingenuity and critical thought in academic discourse.","author":[{"dropping-particle":"","family":"Malik","given":"Agung Rinaldy","non-dropping-particle":"","parse-names":false,"suffix":""},{"dropping-particle":"","family":"Pratiwi","given":"Yuni","non-dropping-particle":"","parse-names":false,"suffix":""},{"dropping-particle":"","family":"Andajani","given":"Kusubakti","non-dropping-particle":"","parse-names":false,"suffix":""},{"dropping-particle":"","family":"Numertayasa","given":"I. Wayan","non-dropping-particle":"","parse-names":false,"suffix":""},{"dropping-particle":"","family":"Suharti","given":"Sri","non-dropping-particle":"","parse-names":false,"suffix":""},{"dropping-particle":"","family":"Darwis","given":"Arisa","non-dropping-particle":"","parse-names":false,"suffix":""},{"dropping-particle":"","family":"Marzuki","given":"","non-dropping-particle":"","parse-names":false,"suffix":""}],"container-title":"International Journal of Educational Research Open","id":"ITEM-1","issued":{"date-parts":[["2023","12","1"]]},"publisher":"Elsevier Ltd","title":"Exploring Artificial Intelligence in Academic Essay: Higher Education Student's Perspective","type":"article-journal","volume":"5"},"uris":["http://www.mendeley.com/documents/?uuid=09702774-1ce4-34ef-afba-e638a7f4db99"]}],"mendeley":{"formattedCitation":"(Malik et al., 2023)","plainTextFormattedCitation":"(Malik et al., 2023)","previouslyFormattedCitation":"(Malik et al., 2023)"},"properties":{"noteIndex":0},"schema":"https://github.com/citation-style-language/schema/raw/master/csl-citation.json"}</w:instrText>
      </w:r>
      <w:r>
        <w:fldChar w:fldCharType="separate"/>
      </w:r>
      <w:r>
        <w:rPr>
          <w:noProof/>
        </w:rPr>
        <w:t>(Malik et al., 2023)</w:t>
      </w:r>
      <w:r>
        <w:fldChar w:fldCharType="end"/>
      </w:r>
      <w:r>
        <w:rPr>
          <w:lang w:val="id-ID"/>
        </w:rPr>
        <w:t>. This can lead to better quality academic papers and a deeper understanding of effective writing techniques. Almalki and Aziz (2021) found that Grammarly helps EFL learners enhance clarity and accuracy, particularly for those struggling with grammar. AI can also offer personalized writing assistance tailored to individual student needs, helping them to develop their unique voice and style. Xu (2025) notes that such tools increase students’ confidence in writing by providing instant feedback and explanations. This can be particularly beneficial for students who struggle with writing or those for whom English is a second language. Educational institutions may need to adapt their curricula to incorporate AI tools effectively, including training students on how to use AI responsibly and ethically in their writing processes.</w:t>
      </w:r>
    </w:p>
    <w:p w:rsidR="00BC3D2B" w14:paraId="3D3B7CCC" w14:textId="77777777">
      <w:pPr>
        <w:pStyle w:val="ListParagraph"/>
        <w:numPr>
          <w:ilvl w:val="2"/>
          <w:numId w:val="23"/>
        </w:numPr>
        <w:spacing w:after="0"/>
        <w:ind w:left="567" w:hanging="567"/>
        <w:rPr>
          <w:b/>
          <w:bCs/>
          <w:lang w:val="id-ID"/>
        </w:rPr>
      </w:pPr>
      <w:r>
        <w:rPr>
          <w:b/>
          <w:bCs/>
          <w:lang w:val="id-ID"/>
        </w:rPr>
        <w:t>Ethical Implications</w:t>
      </w:r>
    </w:p>
    <w:p w:rsidR="00BC3D2B" w14:paraId="2E2F825D" w14:textId="77777777">
      <w:pPr>
        <w:spacing w:after="0"/>
        <w:ind w:firstLine="720"/>
        <w:rPr>
          <w:lang w:val="id-ID"/>
        </w:rPr>
      </w:pPr>
      <w:r>
        <w:rPr>
          <w:lang w:val="id-ID"/>
        </w:rPr>
        <w:t>The use of AI raises concerns about plagiarism and the authenticity of student work</w:t>
      </w:r>
      <w:r>
        <w:t xml:space="preserve"> </w:t>
      </w:r>
      <w:r>
        <w:fldChar w:fldCharType="begin" w:fldLock="1"/>
      </w:r>
      <w:r>
        <w:instrText>ADDIN CSL_CITATION {"citationItems":[{"id":"ITEM-1","itemData":{"DOI":"10.14309/crj.0000000000001629","ISBN":"0000000000","ISSN":"2326-3253","PMID":"39974689","abstract":"The growing accessibility and sophistication of artificial intelligence (AI) tools have transformed many areas of research, including scientific writing. AI tools, such as natural language processing models and machine learning-based writing assistants, are increasingly used to help draft, edit, and refine scientific manuscripts. However, the use of AI in the writing process introduces both legal and ethical challenges. Various guidelines and policies have emerged, particularly from academic publishers, aimed at ensuring transparency and maintaining the integrity of scientific work. This editorial aimed to provide guidance for researchers on the ethical and practical considerations regarding the use of AI in writing scientific manuscripts, focusing on institutional policies, authorship accountability, intellectual property concerns, plagiarism issues, and image integrity. INSTITUTIONAL AND JOURNAL POLICIES: TRANSPARENCY AND GUIDELINES As AI tools become more prevalent in scientific writing, academic institutions and journals are establishing clear guidelines regarding their use. The majority of well-known publishers provide guidance to authors, readers, reviewers, and editors concerning the role of AI-assisted technologies in the writing process, but industrywide standards have not yet been fully refined. 1 The recently developed framework by American College of Gastroenterology (ACG) and Wolters Kluwer, the publisher of ACG journals emphasizes transparency and accountability, highlighting that although AI can assist in improving the readability and language of a manuscript, it should not replace the core tasks of authorship, such as generating scientific insights or drawing conclusions. 2 ACG also requires authors to disclose the use of generative AI and AI-assisted technologies during the writing process. This disclosure fosters trust and ensures compliance with the terms of use of the AI tools. The goal is to provide clarity to readers, reviewers, and editors, helping them understand where and how AI was applied in manuscript preparation. Failure to disclose AI use can lead to ethical breaches, retractions, and potential damage to the professional reputations of both the researcher and the journal. The policy only covers the creation of new content and expressly forbids using AI on previously published material, preventing concerns around self-plagiarism or unauthorized content modification. AUTHORSHIP AND ACCOUNTABILITY: THE ROLE OF HUMAN OVERSIGHT …","author":[{"dropping-particle":"","family":"Yousaf","given":"Muhammad Nadeem","non-dropping-particle":"","parse-names":false,"suffix":""}],"container-title":"ACG Case Reports Journal","id":"ITEM-1","issue":"2","issued":{"date-parts":[["2025"]]},"page":"e01629","title":"Practical Considerations and Ethical Implications of Using Artificial Intelligence in Writing Scientific Manuscripts","type":"article-journal","volume":"12"},"uris":["http://www.mendeley.com/documents/?uuid=2c98b411-1590-4c0a-a20c-255289a86f95"]}],"mendeley":{"formattedCitation":"(Yousaf, 2025)","plainTextFormattedCitation":"(Yousaf, 2025)","previouslyFormattedCitation":"(Yousaf, 2025)"},"properties":{"noteIndex":0},"schema":"https://github.com/citation-style-language/schema/raw/master/csl-citation.json"}</w:instrText>
      </w:r>
      <w:r>
        <w:fldChar w:fldCharType="separate"/>
      </w:r>
      <w:r>
        <w:rPr>
          <w:noProof/>
        </w:rPr>
        <w:t>(Yousaf, 2025)</w:t>
      </w:r>
      <w:r>
        <w:fldChar w:fldCharType="end"/>
      </w:r>
      <w:r>
        <w:rPr>
          <w:lang w:val="id-ID"/>
        </w:rPr>
        <w:t xml:space="preserve">. </w:t>
      </w:r>
      <w:r>
        <w:t xml:space="preserve">Institutions must establish clear guidelines on the acceptable use of AI tools to ensure that students maintain academic integrity. There is a risk that students may become overly reliant on AI tools, which could hinder their ability to think critically and develop their writing skills independently. </w:t>
      </w:r>
      <w:r>
        <w:rPr>
          <w:rStyle w:val="Strong"/>
          <w:b w:val="0"/>
          <w:bCs w:val="0"/>
        </w:rPr>
        <w:fldChar w:fldCharType="begin" w:fldLock="1"/>
      </w:r>
      <w:r w:rsidR="00E05168">
        <w:rPr>
          <w:rStyle w:val="Strong"/>
          <w:b w:val="0"/>
          <w:bCs w:val="0"/>
        </w:rPr>
        <w:instrText>ADDIN CSL_CITATION {"citationItems":[{"id":"ITEM-1","itemData":{"DOI":"10.53463/innovltej.20240328","ISSN":"3062-1682","abstract":"AI- powered tools like ChatGPT, Grammarly and other writing assistants have become increasingly accessible offering opportunities for guiding academic writing development  within ESP contexts through feedback, suggesting improvement and aiding error correction. The uses of AI-powered tools in academic writing include grammar and syntax checking, style and tone adjustment, clarity and conciseness suggestions, plagiarism detection, reference an citation management, content generation and brainstorming, targeted feedback on writing quality, thesis statement and argument strengthening, vocabulary enhancement, content structuring and outlining, translation and language support, research assistance, sentence rephrasing and paraphrasing, automated summarization and peer-review simulation. The increasing variety of tools and the rich repertoire of uses they offer makes it necessary to provide guidance to learners on how to use them effectively and ethically. The increasing use of AI-powered tools in academic writing practices has also brought about concerns regarding ethical considerations and potential pitfalls including over-reliance on AI and issues of academic integrity. Considering these issues, this presentation will address how AI can be effectively used to assist the academic writing process and offer alternative strategies for academic writing teachers to ensure academic integrity while using AI-powered tools. In order to gain an insight into the attitudes and experiences of academic writers with AI, surveys will be conducted with graduate level students in social science programs. The ultimate aim of the study is to determine the current situation  about the use of AI by undergraduate and graduate level students and provide guidance to educators on using digital tools to help students develop specialized academic writing skills while ensuring the pedagogical balance between AI and issues of academic integrity by providing information about best practices and examples.  ","author":[{"dropping-particle":"","family":"Tokdemir Demirel","given":"Elif","non-dropping-particle":"","parse-names":false,"suffix":""}],"container-title":"Innovations in Language Teaching Journal","id":"ITEM-1","issue":"1","issued":{"date-parts":[["2024","12","29"]]},"page":"1-20","publisher":"Sekizgen Academy","title":"The Use and Perceptions Towards AI Tools For Academic Writing Among University Students","type":"article-journal","volume":"1"},"uris":["http://www.mendeley.com/documents/?uuid=336e16c1-355b-368c-b8b9-f8bf5e74e5ab"]}],"mendeley":{"formattedCitation":"(Tokdemir Demirel, 2024)","plainTextFormattedCitation":"(Tokdemir Demirel, 2024)","previouslyFormattedCitation":"(Tokdemir Demirel, 2024)"},"properties":{"noteIndex":0},"schema":"https://github.com/citation-style-language/schema/raw/master/csl-citation.json"}</w:instrText>
      </w:r>
      <w:r>
        <w:rPr>
          <w:rStyle w:val="Strong"/>
          <w:b w:val="0"/>
          <w:bCs w:val="0"/>
        </w:rPr>
        <w:fldChar w:fldCharType="separate"/>
      </w:r>
      <w:r>
        <w:rPr>
          <w:rStyle w:val="Strong"/>
          <w:b w:val="0"/>
          <w:bCs w:val="0"/>
          <w:noProof/>
        </w:rPr>
        <w:t>(Tokdemir Demirel, 2024)</w:t>
      </w:r>
      <w:r>
        <w:rPr>
          <w:rStyle w:val="Strong"/>
          <w:b w:val="0"/>
          <w:bCs w:val="0"/>
        </w:rPr>
        <w:fldChar w:fldCharType="end"/>
      </w:r>
      <w:r>
        <w:t xml:space="preserve">highlights that while students appreciate the support of AI for grammar and style, they remain cautious about ethical issues and the potential loss of originality. Therefore, educators need to emphasize the importance of balancing AI assistance with personal effort and </w:t>
      </w:r>
      <w:r>
        <w:t>creativity.</w:t>
      </w:r>
      <w:r>
        <w:rPr>
          <w:lang w:val="id-ID"/>
        </w:rPr>
        <w:t>.</w:t>
      </w:r>
    </w:p>
    <w:p w:rsidR="00BC3D2B" w14:paraId="6FA904F8" w14:textId="77777777">
      <w:pPr>
        <w:spacing w:after="0"/>
        <w:rPr>
          <w:lang w:val="id-ID"/>
        </w:rPr>
      </w:pPr>
      <w:r>
        <w:rPr>
          <w:b/>
          <w:bCs/>
        </w:rPr>
        <w:t xml:space="preserve">1.5.3 </w:t>
      </w:r>
      <w:r>
        <w:rPr>
          <w:b/>
          <w:bCs/>
          <w:lang w:val="id-ID"/>
        </w:rPr>
        <w:t>Social Implications</w:t>
      </w:r>
    </w:p>
    <w:p w:rsidR="00BC3D2B" w14:paraId="4230A078" w14:textId="77777777">
      <w:pPr>
        <w:spacing w:after="0"/>
        <w:ind w:firstLine="720"/>
        <w:rPr>
          <w:lang w:val="id-ID"/>
        </w:rPr>
      </w:pPr>
      <w:r>
        <w:rPr>
          <w:lang w:val="id-ID"/>
        </w:rPr>
        <w:t xml:space="preserve">The availability of AI tools may not be uniform across different educational institutions or socioeconomic backgrounds. This disparity can create inequalities in access to writing resources, potentially widening the achievement gap among students. </w:t>
      </w:r>
      <w:r>
        <w:rPr>
          <w:lang w:val="id-ID"/>
        </w:rPr>
        <w:fldChar w:fldCharType="begin" w:fldLock="1"/>
      </w:r>
      <w:r>
        <w:rPr>
          <w:lang w:val="id-ID"/>
        </w:rPr>
        <w:instrText>ADDIN CSL_CITATION {"citationItems":[{"id":"ITEM-1","itemData":{"abstract":"Large language models represent a significant advancement in the field of AI. The underlying technology is key to further innovations and, despite critical views and even bans within communities and regions, large language models are here to stay. This position paper presents the potential benefits and challenges of educational applications of large language models, from student and teacher perspectives. We briefly discuss the current state of large language models and their applications. We then highlight how these models can be used to create educational content, improve student engagement and interaction, and personalize learning experiences. With regard to challenges, we argue that large language models in education require teachers and learners to develop sets of competencies and literacies necessary to both understand the technology as well as their limitations and unexpected brittleness of such systems. In addition, a clear strategy within educational systems and a clear pedagogical approach with a strong focus on critical thinking and strategies for fact checking are required to integrate and take full advantage of large language models in learning settings and teaching curricula. Other challenges such as the potential bias in the output, the need for continuous human oversight, and the potential for misuse are not unique to the application of AI in education. But we believe that, if handled sensibly, these challenges can offer insights and opportunities in education scenarios to acquaint students early on with potential societal biases, criticalities, and risks of AI applications. We conclude with recommendations for how to address these challenges and ensure that such models are used in a responsible and ethical manner in education.","author":[{"dropping-particle":"","family":"Kasneci","given":"Enkelejda","non-dropping-particle":"","parse-names":false,"suffix":""},{"dropping-particle":"","family":"Sessler","given":"Kathrin","non-dropping-particle":"","parse-names":false,"suffix":""},{"dropping-particle":"","family":"Uchemann","given":"Stefan K ¨","non-dropping-particle":"","parse-names":false,"suffix":""},{"dropping-particle":"","family":"Bannert","given":"Maria","non-dropping-particle":"","parse-names":false,"suffix":""},{"dropping-particle":"","family":"Dementieva","given":"Daryna","non-dropping-particle":"","parse-names":false,"suffix":""},{"dropping-particle":"","family":"Fischer","given":"Frank","non-dropping-particle":"","parse-names":false,"suffix":""},{"dropping-particle":"","family":"Gasser","given":"Urs","non-dropping-particle":"","parse-names":false,"suffix":""},{"dropping-particle":"","family":"Groh","given":"Georg","non-dropping-particle":"","parse-names":false,"suffix":""},{"dropping-particle":"","family":"Unnemann","given":"Stephan G ¨","non-dropping-particle":"","parse-names":false,"suffix":""},{"dropping-particle":"","family":"Krusche","given":"Stephan","non-dropping-particle":"","parse-names":false,"suffix":""},{"dropping-particle":"","family":"Kutyniok","given":"Gitta","non-dropping-particle":"","parse-names":false,"suffix":""},{"dropping-particle":"","family":"Michaeli","given":"Tilman","non-dropping-particle":"","parse-names":false,"suffix":""},{"dropping-particle":"","family":"Nerdel","given":"Claudia","non-dropping-particle":"","parse-names":false,"suffix":""},{"dropping-particle":"","family":"Urgen Pfeffer","given":"J ¨","non-dropping-particle":"","parse-names":false,"suffix":""},{"dropping-particle":"","family":"Poquet","given":"Oleksandra","non-dropping-particle":"","parse-names":false,"suffix":""},{"dropping-particle":"","family":"Sailer","given":"Michael","non-dropping-particle":"","parse-names":false,"suffix":""},{"dropping-particle":"","family":"Schmidt","given":"Albrecht","non-dropping-particle":"","parse-names":false,"suffix":""},{"dropping-particle":"","family":"Seidel","given":"Tina","non-dropping-particle":"","parse-names":false,"suffix":""},{"dropping-particle":"","family":"Stadler","given":"Matthias","non-dropping-particle":"","parse-names":false,"suffix":""},{"dropping-particle":"","family":"Weller","given":"Jochen","non-dropping-particle":"","parse-names":false,"suffix":""},{"dropping-particle":"","family":"Kuhn","given":"Jochen","non-dropping-particle":"","parse-names":false,"suffix":""},{"dropping-particle":"","family":"Kasneci","given":"Gjergji","non-dropping-particle":"","parse-names":false,"suffix":""}],"id":"ITEM-1","issued":{"date-parts":[["2023"]]},"title":"ChatGPT for Good? On Opportunities and Challenges of Large Language Models for Education","type":"report"},"uris":["http://www.mendeley.com/documents/?uuid=e547531b-4d18-32da-8096-a8f5e0765ae0"]}],"mendeley":{"formattedCitation":"(Kasneci et al., 2023)","manualFormatting":"Kasneci et al. (2023)","plainTextFormattedCitation":"(Kasneci et al., 2023)","previouslyFormattedCitation":"(Kasneci et al., 2023)"},"properties":{"noteIndex":0},"schema":"https://github.com/citation-style-language/schema/raw/master/csl-citation.json"}</w:instrText>
      </w:r>
      <w:r>
        <w:rPr>
          <w:lang w:val="id-ID"/>
        </w:rPr>
        <w:fldChar w:fldCharType="separate"/>
      </w:r>
      <w:r>
        <w:rPr>
          <w:noProof/>
          <w:lang w:val="id-ID"/>
        </w:rPr>
        <w:t xml:space="preserve">Kasneci et al. </w:t>
      </w:r>
      <w:r>
        <w:rPr>
          <w:noProof/>
        </w:rPr>
        <w:t>(</w:t>
      </w:r>
      <w:r>
        <w:rPr>
          <w:noProof/>
          <w:lang w:val="id-ID"/>
        </w:rPr>
        <w:t>2023)</w:t>
      </w:r>
      <w:r>
        <w:rPr>
          <w:lang w:val="id-ID"/>
        </w:rPr>
        <w:fldChar w:fldCharType="end"/>
      </w:r>
      <w:r>
        <w:rPr>
          <w:lang w:val="id-ID"/>
        </w:rPr>
        <w:t xml:space="preserve"> emphasize that fairness, accessibility, and responsible integration of AI in education are critical to ensure equal opportunities for learners. Similarly, Zawacki-Richter et al. (2019) highlight that unequal access to AI-based technologies can reinforce existing disparities in higher education if not properly addressed through policy and institutional support. AI can also facilitate collaboration among students by providing platforms for peer review and feedback. However, it may reduce face-to-face interactions, which are essential for developing communication skills and building relationships.</w:t>
      </w:r>
    </w:p>
    <w:p w:rsidR="00BC3D2B" w14:paraId="5E88F787" w14:textId="77777777">
      <w:pPr>
        <w:pStyle w:val="ListParagraph"/>
        <w:numPr>
          <w:ilvl w:val="2"/>
          <w:numId w:val="24"/>
        </w:numPr>
        <w:spacing w:after="0"/>
        <w:ind w:left="567" w:hanging="567"/>
        <w:rPr>
          <w:b/>
          <w:bCs/>
          <w:lang w:val="id-ID"/>
        </w:rPr>
      </w:pPr>
      <w:r>
        <w:rPr>
          <w:b/>
          <w:bCs/>
          <w:lang w:val="id-ID"/>
        </w:rPr>
        <w:t>Technological Implications</w:t>
      </w:r>
    </w:p>
    <w:p w:rsidR="00BC3D2B" w14:paraId="478CF160" w14:textId="77777777">
      <w:pPr>
        <w:spacing w:after="0"/>
        <w:ind w:firstLine="480"/>
        <w:rPr>
          <w:lang w:val="id-ID"/>
        </w:rPr>
      </w:pPr>
      <w:r>
        <w:rPr>
          <w:lang w:val="id-ID"/>
        </w:rPr>
        <w:t>The integration of AI tools into the writing process can streamline research, organization, and drafting. This can lead to increased efficiency and productivity for students, allowing them to focus more on content and analysis rather than mechanical aspects of writing. Dwivedi et al. (2023) emphasize that generative AI tools, when responsibly integrated, can enhance writing efficiency and provide scalable academic support. Moreover, as students use AI tools, their feedback can contribute to the continuous improvement of these technologies. Kasneci et al. (2023) note that user interaction plays a critical role in refining algorithms, leading to more effective and user-friendly writing assistance tools.</w:t>
      </w:r>
    </w:p>
    <w:p w:rsidR="00BC3D2B" w14:paraId="0514C8F8" w14:textId="77777777">
      <w:pPr>
        <w:pStyle w:val="ListParagraph"/>
        <w:numPr>
          <w:ilvl w:val="1"/>
          <w:numId w:val="25"/>
        </w:numPr>
        <w:spacing w:after="0"/>
        <w:outlineLvl w:val="1"/>
        <w:rPr>
          <w:b/>
          <w:bCs/>
          <w:lang w:val="id-ID"/>
        </w:rPr>
      </w:pPr>
      <w:bookmarkStart w:id="14" w:name="_Toc215046749"/>
      <w:r>
        <w:rPr>
          <w:b/>
          <w:bCs/>
        </w:rPr>
        <w:t>Definition of Terminologie</w:t>
      </w:r>
      <w:bookmarkEnd w:id="13"/>
      <w:r>
        <w:rPr>
          <w:b/>
          <w:bCs/>
        </w:rPr>
        <w:t>s</w:t>
      </w:r>
      <w:bookmarkEnd w:id="14"/>
    </w:p>
    <w:p w:rsidR="00BC3D2B" w14:paraId="096E8473" w14:textId="77777777">
      <w:pPr>
        <w:spacing w:after="0"/>
        <w:ind w:firstLine="360"/>
        <w:rPr>
          <w:b/>
          <w:bCs/>
          <w:lang w:val="id-ID"/>
        </w:rPr>
      </w:pPr>
      <w:r>
        <w:t>To</w:t>
      </w:r>
      <w:r w:rsidR="00F26742">
        <w:t xml:space="preserve"> avoid ambiguity and to</w:t>
      </w:r>
      <w:r>
        <w:t xml:space="preserve"> ensure conceptual clarity</w:t>
      </w:r>
      <w:r w:rsidR="00F26742">
        <w:t xml:space="preserve"> throughout this study</w:t>
      </w:r>
      <w:r>
        <w:t>, the following key terms are defined as they are used in the context of this study:</w:t>
      </w:r>
    </w:p>
    <w:p w:rsidR="00BC3D2B" w14:paraId="6FDBE5A6" w14:textId="77777777">
      <w:pPr>
        <w:pStyle w:val="ListParagraph"/>
        <w:numPr>
          <w:ilvl w:val="2"/>
          <w:numId w:val="3"/>
        </w:numPr>
        <w:spacing w:after="0"/>
        <w:ind w:left="567" w:hanging="578"/>
        <w:rPr>
          <w:b/>
          <w:bCs/>
          <w:lang w:val="id-ID"/>
        </w:rPr>
      </w:pPr>
      <w:r>
        <w:rPr>
          <w:b/>
          <w:bCs/>
        </w:rPr>
        <w:t>Student Perceptions</w:t>
      </w:r>
    </w:p>
    <w:p w:rsidR="00BC3D2B" w:rsidRPr="00274213" w:rsidP="00274213" w14:paraId="62060225" w14:textId="77777777">
      <w:pPr>
        <w:spacing w:after="0"/>
        <w:ind w:firstLine="567"/>
      </w:pPr>
      <w:r w:rsidRPr="00274213">
        <w:rPr>
          <w:lang w:val="id-ID"/>
        </w:rPr>
        <w:t>Student perception refers to how students understand, interpret, and assign meaning to their learning experiences within an educational context. It includes their views, attitudes, and beliefs about the learning process, tools, or phenomena they engage with</w:t>
      </w:r>
      <w:r>
        <w:t xml:space="preserve"> </w:t>
      </w:r>
      <w:sdt>
        <w:sdtPr>
          <w:rPr>
            <w:color w:val="000000"/>
            <w:lang w:val="id-ID"/>
          </w:rPr>
          <w:tag w:val="MENDELEY_CITATION_v3_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"/>
          <w:id w:val="495881168"/>
          <w:placeholder>
            <w:docPart w:val="DefaultPlaceholder_-1854013440"/>
          </w:placeholder>
          <w:richText/>
        </w:sdtPr>
        <w:sdtContent>
          <w:r w:rsidRPr="00274213" w:rsidR="00175326">
            <w:rPr>
              <w:color w:val="000000"/>
              <w:lang w:val="id-ID"/>
            </w:rPr>
            <w:t>(Cargill et al., 2009)</w:t>
          </w:r>
        </w:sdtContent>
      </w:sdt>
      <w:r w:rsidRPr="00274213" w:rsidR="00175326">
        <w:rPr>
          <w:lang w:val="id-ID"/>
        </w:rPr>
        <w:t xml:space="preserve">. </w:t>
      </w:r>
      <w:r w:rsidRPr="00274213">
        <w:rPr>
          <w:lang w:val="id-ID"/>
        </w:rPr>
        <w:t>Perception also influences students’ motivation and engagement, as stated by</w:t>
      </w:r>
      <w:r>
        <w:t xml:space="preserve"> </w:t>
      </w:r>
      <w:sdt>
        <w:sdtPr>
          <w:rPr>
            <w:color w:val="000000"/>
            <w:lang w:val="id-ID"/>
          </w:rPr>
          <w:tag w:val="MENDELEY_CITATION_v3_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"/>
          <w:id w:val="1464521321"/>
          <w:placeholder>
            <w:docPart w:val="DefaultPlaceholder_-1854013440"/>
          </w:placeholder>
          <w:richText/>
        </w:sdtPr>
        <w:sdtContent>
          <w:r w:rsidRPr="00274213" w:rsidR="00175326">
            <w:rPr>
              <w:rFonts w:eastAsia="Times New Roman"/>
              <w:color w:val="000000"/>
            </w:rPr>
            <w:t>Ryan &amp; Deci</w:t>
          </w:r>
          <w:r>
            <w:rPr>
              <w:rFonts w:eastAsia="Times New Roman"/>
              <w:color w:val="000000"/>
            </w:rPr>
            <w:t xml:space="preserve"> (</w:t>
          </w:r>
          <w:r w:rsidRPr="00274213" w:rsidR="00175326">
            <w:rPr>
              <w:rFonts w:eastAsia="Times New Roman"/>
              <w:color w:val="000000"/>
            </w:rPr>
            <w:t>1985)</w:t>
          </w:r>
        </w:sdtContent>
      </w:sdt>
      <w:r>
        <w:t xml:space="preserve">, </w:t>
      </w:r>
      <w:r w:rsidRPr="00274213">
        <w:t>who emphasize that how students interpret their learning environment affects their willingness to participate and their overall academic behavior. In this study, student perception specifically refers to how students interpret and evaluate their experiences when using Artificial Intelligence (AI) tools in academic writing</w:t>
      </w:r>
      <w:r>
        <w:t>.</w:t>
      </w:r>
    </w:p>
    <w:p w:rsidR="00BC3D2B" w14:paraId="1B8D3490" w14:textId="77777777">
      <w:pPr>
        <w:spacing w:after="0"/>
        <w:rPr>
          <w:lang w:val="id-ID"/>
        </w:rPr>
      </w:pPr>
      <w:r>
        <w:rPr>
          <w:b/>
          <w:bCs/>
        </w:rPr>
        <w:t>1.6.2 Artificial Intelligence (AI)</w:t>
      </w:r>
    </w:p>
    <w:p w:rsidR="00BC3D2B" w14:paraId="13263A1A" w14:textId="77777777">
      <w:pPr>
        <w:spacing w:after="0"/>
        <w:ind w:firstLine="360"/>
      </w:pPr>
      <w:r w:rsidRPr="00274213">
        <w:t>Artificial Intelligence is a branch of computer science developed through systematic scientific processes to create machines capable of mimicking human intelligence</w:t>
      </w:r>
      <w:r w:rsidR="00175326">
        <w:t xml:space="preserve"> </w:t>
      </w:r>
      <w:sdt>
        <w:sdtPr>
          <w:rPr>
            <w:color w:val="000000"/>
          </w:rPr>
          <w:tag w:val="MENDELEY_CITATION_v3_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"/>
          <w:id w:val="1545871121"/>
          <w:placeholder>
            <w:docPart w:val="DefaultPlaceholder_-1854013440"/>
          </w:placeholder>
          <w:richText/>
        </w:sdtPr>
        <w:sdtContent>
          <w:r w:rsidR="00175326">
            <w:rPr>
              <w:rFonts w:eastAsia="Times New Roman"/>
              <w:color w:val="000000"/>
            </w:rPr>
            <w:t>(Zheng &amp; Yang, 2024)</w:t>
          </w:r>
        </w:sdtContent>
      </w:sdt>
      <w:r w:rsidR="00175326">
        <w:t xml:space="preserve">. </w:t>
      </w:r>
      <w:r w:rsidRPr="00274213">
        <w:t>AI systems use algorithms and mathematical models to learn from data, recognize patterns, and make intelligent decisions</w:t>
      </w:r>
      <w:r w:rsidR="00175326">
        <w:t xml:space="preserve"> </w:t>
      </w:r>
      <w:sdt>
        <w:sdtPr>
          <w:rPr>
            <w:color w:val="000000"/>
          </w:rPr>
          <w:tag w:val="MENDELEY_CITATION_v3_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"/>
          <w:id w:val="246112446"/>
          <w:placeholder>
            <w:docPart w:val="DefaultPlaceholder_-1854013440"/>
          </w:placeholder>
          <w:richText/>
        </w:sdtPr>
        <w:sdtContent>
          <w:r w:rsidR="00175326">
            <w:rPr>
              <w:color w:val="000000"/>
            </w:rPr>
            <w:t>(</w:t>
          </w:r>
          <w:r w:rsidR="00175326">
            <w:rPr>
              <w:color w:val="000000"/>
            </w:rPr>
            <w:t>Eriana</w:t>
          </w:r>
          <w:r w:rsidR="00175326">
            <w:rPr>
              <w:color w:val="000000"/>
            </w:rPr>
            <w:t xml:space="preserve"> et al., 2023)</w:t>
          </w:r>
          <w:r>
            <w:rPr>
              <w:color w:val="000000"/>
            </w:rPr>
            <w:t>.</w:t>
          </w:r>
        </w:sdtContent>
      </w:sdt>
      <w:r>
        <w:rPr>
          <w:color w:val="000000"/>
        </w:rPr>
        <w:t xml:space="preserve"> </w:t>
      </w:r>
      <w:r w:rsidRPr="00274213">
        <w:t xml:space="preserve">In this study, AI refers to applications such as </w:t>
      </w:r>
      <w:r w:rsidRPr="00274213">
        <w:t>ChatGPT</w:t>
      </w:r>
      <w:r w:rsidRPr="00274213">
        <w:t xml:space="preserve">, Grammarly, and </w:t>
      </w:r>
      <w:r w:rsidRPr="00274213">
        <w:t>QuillBot</w:t>
      </w:r>
      <w:r w:rsidRPr="00274213">
        <w:t>, which support students in academic writing by providing feedback, generating ideas, or assisting with text construction</w:t>
      </w:r>
      <w:r w:rsidR="00175326">
        <w:t>.</w:t>
      </w:r>
    </w:p>
    <w:p w:rsidR="00E05168" w:rsidRPr="00E05168" w:rsidP="00E05168" w14:paraId="3C8FBD5B" w14:textId="77777777">
      <w:pPr>
        <w:spacing w:after="0"/>
        <w:rPr>
          <w:b/>
          <w:bCs/>
        </w:rPr>
      </w:pPr>
      <w:r>
        <w:rPr>
          <w:b/>
          <w:bCs/>
        </w:rPr>
        <w:t xml:space="preserve">1.6.3 </w:t>
      </w:r>
      <w:r w:rsidRPr="00E05168">
        <w:rPr>
          <w:b/>
          <w:bCs/>
        </w:rPr>
        <w:t>ChatGPT</w:t>
      </w:r>
    </w:p>
    <w:p w:rsidR="00E05168" w:rsidRPr="00E05168" w:rsidP="00E05168" w14:paraId="71601197" w14:textId="77777777">
      <w:pPr>
        <w:ind w:firstLine="540"/>
      </w:pPr>
      <w:r w:rsidRPr="00E05168">
        <w:t>ChatGPT</w:t>
      </w:r>
      <w:r w:rsidRPr="00E05168">
        <w:t xml:space="preserve"> is an AI-powered language model developed by </w:t>
      </w:r>
      <w:r w:rsidRPr="00E05168">
        <w:t>OpenAI</w:t>
      </w:r>
      <w:r w:rsidRPr="00E05168">
        <w:t xml:space="preserve"> that is designed to understand and generate human-like text based on user prompts. It operates using advanced natural language processing (NLP) and machine learning techniques, enabling it to assist users in tasks such as brainstorming ideas, paraphrasing, explaining concepts, organizing writing structures, and refining language use . Unlike traditional AI tools that focus on single linguistic functions, </w:t>
      </w:r>
      <w:r w:rsidRPr="00E05168">
        <w:t>ChatGPT</w:t>
      </w:r>
      <w:r w:rsidRPr="00E05168">
        <w:t xml:space="preserve"> provides interactive, context-sensitive responses that adapt to the user’s needs during the writing process. In this study, </w:t>
      </w:r>
      <w:r w:rsidRPr="00E05168">
        <w:t>ChatGPT</w:t>
      </w:r>
      <w:r w:rsidRPr="00E05168">
        <w:t xml:space="preserve"> refers specifically to the AI tool used by students to support academic writing activities, including generating ideas, improving grammar, revising paragraphs, and overcoming writer’s block.</w:t>
      </w:r>
    </w:p>
    <w:p w:rsidR="00BC3D2B" w:rsidRPr="00E05168" w:rsidP="00E05168" w14:paraId="0D8FBD47" w14:textId="77777777">
      <w:pPr>
        <w:spacing w:after="0"/>
        <w:rPr>
          <w:b/>
          <w:bCs/>
        </w:rPr>
      </w:pPr>
      <w:r>
        <w:rPr>
          <w:b/>
          <w:bCs/>
        </w:rPr>
        <w:t xml:space="preserve">1.6.4 </w:t>
      </w:r>
      <w:r w:rsidRPr="00E05168" w:rsidR="00175326">
        <w:rPr>
          <w:b/>
          <w:bCs/>
        </w:rPr>
        <w:t>Academic Writing</w:t>
      </w:r>
    </w:p>
    <w:p w:rsidR="00BC3D2B" w14:paraId="5E5D042A" w14:textId="47732196">
      <w:pPr>
        <w:spacing w:after="0"/>
        <w:ind w:firstLine="567"/>
        <w:rPr>
          <w:b/>
          <w:bCs/>
        </w:rPr>
      </w:pPr>
      <w:r>
        <w:t xml:space="preserve">Academic writing is a writing that has a formal writing style that is used to report research that has been conducted or planned by the author; to answer questions that have been given or chosen by the author; and/or to synthesize research on a particular topic that has been conducted by others (Bailey, 2014 as cited in </w:t>
      </w:r>
      <w:sdt>
        <w:sdtPr>
          <w:rPr>
            <w:color w:val="000000"/>
          </w:rPr>
          <w:tag w:val="MENDELEY_CITATION_v3_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"/>
          <w:id w:val="1343873844"/>
          <w:placeholder>
            <w:docPart w:val="DefaultPlaceholder_-1854013440"/>
          </w:placeholder>
          <w:richText/>
        </w:sdtPr>
        <w:sdtContent>
          <w:r>
            <w:rPr>
              <w:color w:val="000000"/>
            </w:rPr>
            <w:t>(</w:t>
          </w:r>
          <w:r>
            <w:rPr>
              <w:color w:val="000000"/>
            </w:rPr>
            <w:t>Jin</w:t>
          </w:r>
          <w:r>
            <w:rPr>
              <w:color w:val="000000"/>
            </w:rPr>
            <w:t xml:space="preserve"> et al., 2025)</w:t>
          </w:r>
        </w:sdtContent>
      </w:sdt>
      <w:r>
        <w:t xml:space="preserve"> ).  However, academic writing involves creating texts using academic experience and knowledge. Learners use technology to improve these skills, focusing on vocabulary, sentence structure, paragraph order, and general knowledge </w:t>
      </w:r>
      <w:sdt>
        <w:sdtPr>
          <w:rPr>
            <w:color w:val="000000"/>
          </w:rPr>
          <w:tag w:val="MENDELEY_CITATION_v3_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"/>
          <w:id w:val="865061523"/>
          <w:placeholder>
            <w:docPart w:val="DefaultPlaceholder_-1854013440"/>
          </w:placeholder>
          <w:richText/>
        </w:sdtPr>
        <w:sdtContent>
          <w:r>
            <w:rPr>
              <w:rFonts w:eastAsia="Times New Roman"/>
              <w:color w:val="000000"/>
            </w:rPr>
            <w:t>(</w:t>
          </w:r>
          <w:r>
            <w:rPr>
              <w:rFonts w:eastAsia="Times New Roman"/>
              <w:color w:val="000000"/>
            </w:rPr>
            <w:t>Alkamel</w:t>
          </w:r>
          <w:r>
            <w:rPr>
              <w:rFonts w:eastAsia="Times New Roman"/>
              <w:color w:val="000000"/>
            </w:rPr>
            <w:t xml:space="preserve"> &amp; </w:t>
          </w:r>
          <w:r>
            <w:rPr>
              <w:rFonts w:eastAsia="Times New Roman"/>
              <w:color w:val="000000"/>
            </w:rPr>
            <w:t>Alwagieh</w:t>
          </w:r>
          <w:r>
            <w:rPr>
              <w:rFonts w:eastAsia="Times New Roman"/>
              <w:color w:val="000000"/>
            </w:rPr>
            <w:t>, 2024)</w:t>
          </w:r>
        </w:sdtContent>
      </w:sdt>
      <w:r>
        <w:t>.</w:t>
      </w:r>
    </w:p>
    <w:sectPr w:rsidSect="007265FB">
      <w:headerReference w:type="default" r:id="rId5"/>
      <w:footerReference w:type="default" r:id="rId6"/>
      <w:headerReference w:type="first" r:id="rId7"/>
      <w:footerReference w:type="first" r:id="rId8"/>
      <w:pgSz w:w="11907" w:h="16840"/>
      <w:pgMar w:top="2268" w:right="1701" w:bottom="1701" w:left="2268" w:header="709" w:footer="709" w:gutter="0"/>
      <w:pgNumType w:start="1"/>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anken Grotesk Fallback">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638739701"/>
      <w:docPartObj>
        <w:docPartGallery w:val="Page Numbers (Bottom of Page)"/>
        <w:docPartUnique/>
      </w:docPartObj>
    </w:sdtPr>
    <w:sdtEndPr>
      <w:rPr>
        <w:noProof/>
      </w:rPr>
    </w:sdtEndPr>
    <w:sdtContent>
      <w:p w:rsidR="006B2999" w14:paraId="2902BEF0" w14:textId="04F0B470">
        <w:pPr>
          <w:pStyle w:val="Footer"/>
          <w:jc w:val="center"/>
        </w:pPr>
      </w:p>
    </w:sdtContent>
  </w:sdt>
  <w:sdt>
    <w:sdtPr>
      <w:id w:val="2099888899"/>
      <w:docPartObj>
        <w:docPartGallery w:val="AutoText"/>
      </w:docPartObj>
    </w:sdtPr>
    <w:sdtContent>
      <w:p w:rsidR="006B2999" w14:paraId="6963B861" w14:textId="77777777">
        <w:pPr>
          <w:pStyle w:val="Footer"/>
          <w:jc w:val="center"/>
        </w:pPr>
      </w:p>
    </w:sdtContent>
  </w:sdt>
  <w:p w:rsidR="006B2999" w14:paraId="31A54E1C"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6B2999" w14:paraId="7237BCE7" w14:textId="77777777">
    <w:pPr>
      <w:pStyle w:val="Footer"/>
      <w:jc w:val="center"/>
    </w:pPr>
  </w:p>
  <w:p w:rsidR="006B2999" w14:paraId="5F56D729" w14:textId="77777777">
    <w:pPr>
      <w:pStyle w:val="Footer"/>
      <w:jc w:val="center"/>
    </w:pPr>
    <w:sdt>
      <w:sdtPr>
        <w:rPr>
          <w:noProof/>
        </w:rPr>
        <w:id w:val="22167833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70</w:t>
        </w:r>
        <w:r>
          <w:rPr>
            <w:noProof/>
          </w:rPr>
          <w:fldChar w:fldCharType="end"/>
        </w:r>
      </w:sdtContent>
    </w:sdt>
  </w:p>
  <w:p w:rsidR="006B2999" w:rsidP="003C3F98" w14:paraId="218939CE" w14:textId="77777777">
    <w:pPr>
      <w:pStyle w:val="Footer"/>
      <w:jc w:val="cen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969659869"/>
      <w:docPartObj>
        <w:docPartGallery w:val="Page Numbers (Top of Page)"/>
        <w:docPartUnique/>
      </w:docPartObj>
    </w:sdtPr>
    <w:sdtEndPr>
      <w:rPr>
        <w:noProof/>
      </w:rPr>
    </w:sdtEndPr>
    <w:sdtContent>
      <w:p w:rsidR="006B2999" w14:paraId="16F9C0E5" w14:textId="23B03A07">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rsidR="006B2999" w14:paraId="28233B00"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6B2999" w14:paraId="0B459EC7" w14:textId="77777777">
    <w:pPr>
      <w:pStyle w:val="Header"/>
      <w:jc w:val="center"/>
    </w:pPr>
  </w:p>
  <w:p w:rsidR="006B2999" w14:paraId="08E8F823"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A1577EF"/>
    <w:multiLevelType w:val="multilevel"/>
    <w:tmpl w:val="0A1577E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E3D6930"/>
    <w:multiLevelType w:val="multilevel"/>
    <w:tmpl w:val="0E3D6930"/>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nsid w:val="12144D29"/>
    <w:multiLevelType w:val="multilevel"/>
    <w:tmpl w:val="12144D2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0175D19"/>
    <w:multiLevelType w:val="multilevel"/>
    <w:tmpl w:val="20175D1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0ED6AB4"/>
    <w:multiLevelType w:val="multilevel"/>
    <w:tmpl w:val="20ED6AB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33E2E9E"/>
    <w:multiLevelType w:val="multilevel"/>
    <w:tmpl w:val="233E2E9E"/>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nsid w:val="25346D24"/>
    <w:multiLevelType w:val="multilevel"/>
    <w:tmpl w:val="25346D2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7">
    <w:nsid w:val="2D14262D"/>
    <w:multiLevelType w:val="multilevel"/>
    <w:tmpl w:val="4722466A"/>
    <w:lvl w:ilvl="0">
      <w:start w:val="9"/>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nsid w:val="312630AE"/>
    <w:multiLevelType w:val="multilevel"/>
    <w:tmpl w:val="312630A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9">
    <w:nsid w:val="388C11CE"/>
    <w:multiLevelType w:val="multilevel"/>
    <w:tmpl w:val="388C11CE"/>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C0B2D45"/>
    <w:multiLevelType w:val="multilevel"/>
    <w:tmpl w:val="3C0B2D45"/>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D924578"/>
    <w:multiLevelType w:val="multilevel"/>
    <w:tmpl w:val="12D4D36C"/>
    <w:lvl w:ilvl="0">
      <w:start w:val="10"/>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nsid w:val="49F57E8C"/>
    <w:multiLevelType w:val="multilevel"/>
    <w:tmpl w:val="49F57E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A5607E1"/>
    <w:multiLevelType w:val="multilevel"/>
    <w:tmpl w:val="4A5607E1"/>
    <w:lvl w:ilvl="0">
      <w:start w:val="1"/>
      <w:numFmt w:val="decimal"/>
      <w:lvlText w:val="%1."/>
      <w:lvlJc w:val="left"/>
      <w:pPr>
        <w:ind w:left="720" w:hanging="360"/>
      </w:pPr>
    </w:lvl>
    <w:lvl w:ilvl="1">
      <w:start w:val="1"/>
      <w:numFmt w:val="decimal"/>
      <w:lvlText w:val="%2.1"/>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569423B5"/>
    <w:multiLevelType w:val="multilevel"/>
    <w:tmpl w:val="569423B5"/>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5">
    <w:nsid w:val="663307B6"/>
    <w:multiLevelType w:val="multilevel"/>
    <w:tmpl w:val="5616F136"/>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6">
    <w:nsid w:val="6FD6405D"/>
    <w:multiLevelType w:val="multilevel"/>
    <w:tmpl w:val="6FD6405D"/>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71186477"/>
    <w:multiLevelType w:val="multilevel"/>
    <w:tmpl w:val="71186477"/>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72BA2A1B"/>
    <w:multiLevelType w:val="multilevel"/>
    <w:tmpl w:val="72BA2A1B"/>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766E3948"/>
    <w:multiLevelType w:val="multilevel"/>
    <w:tmpl w:val="766E394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F3E4465"/>
    <w:multiLevelType w:val="multilevel"/>
    <w:tmpl w:val="7F3E4465"/>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1">
    <w:nsid w:val="7F3E4466"/>
    <w:multiLevelType w:val="multilevel"/>
    <w:tmpl w:val="233E2E9E"/>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nsid w:val="7F3E4467"/>
    <w:multiLevelType w:val="multilevel"/>
    <w:tmpl w:val="20ED6AB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7F3E4468"/>
    <w:multiLevelType w:val="multilevel"/>
    <w:tmpl w:val="3C0B2D45"/>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7F3E4469"/>
    <w:multiLevelType w:val="multilevel"/>
    <w:tmpl w:val="3C0B2D45"/>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9"/>
  </w:num>
  <w:num w:numId="2">
    <w:abstractNumId w:val="5"/>
  </w:num>
  <w:num w:numId="3">
    <w:abstractNumId w:val="18"/>
  </w:num>
  <w:num w:numId="4">
    <w:abstractNumId w:val="13"/>
  </w:num>
  <w:num w:numId="5">
    <w:abstractNumId w:val="4"/>
  </w:num>
  <w:num w:numId="6">
    <w:abstractNumId w:val="10"/>
  </w:num>
  <w:num w:numId="7">
    <w:abstractNumId w:val="9"/>
  </w:num>
  <w:num w:numId="8">
    <w:abstractNumId w:val="2"/>
  </w:num>
  <w:num w:numId="9">
    <w:abstractNumId w:val="12"/>
  </w:num>
  <w:num w:numId="10">
    <w:abstractNumId w:val="16"/>
  </w:num>
  <w:num w:numId="11">
    <w:abstractNumId w:val="17"/>
  </w:num>
  <w:num w:numId="12">
    <w:abstractNumId w:val="3"/>
  </w:num>
  <w:num w:numId="13">
    <w:abstractNumId w:val="0"/>
  </w:num>
  <w:num w:numId="14">
    <w:abstractNumId w:val="15"/>
  </w:num>
  <w:num w:numId="15">
    <w:abstractNumId w:val="1"/>
  </w:num>
  <w:num w:numId="16">
    <w:abstractNumId w:val="14"/>
  </w:num>
  <w:num w:numId="17">
    <w:abstractNumId w:val="8"/>
  </w:num>
  <w:num w:numId="18">
    <w:abstractNumId w:val="6"/>
  </w:num>
  <w:num w:numId="19">
    <w:abstractNumId w:val="20"/>
  </w:num>
  <w:num w:numId="20">
    <w:abstractNumId w:val="7"/>
  </w:num>
  <w:num w:numId="21">
    <w:abstractNumId w:val="11"/>
  </w:num>
  <w:num w:numId="22">
    <w:abstractNumId w:val="21"/>
  </w:num>
  <w:num w:numId="23">
    <w:abstractNumId w:val="22"/>
  </w:num>
  <w:num w:numId="24">
    <w:abstractNumId w:val="23"/>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276E"/>
    <w:rsid w:val="00003767"/>
    <w:rsid w:val="0000650A"/>
    <w:rsid w:val="00006C37"/>
    <w:rsid w:val="00010025"/>
    <w:rsid w:val="00010091"/>
    <w:rsid w:val="00010B00"/>
    <w:rsid w:val="00011F7F"/>
    <w:rsid w:val="00012283"/>
    <w:rsid w:val="00015FBC"/>
    <w:rsid w:val="000173F0"/>
    <w:rsid w:val="00017A7B"/>
    <w:rsid w:val="00017BB2"/>
    <w:rsid w:val="00020F3A"/>
    <w:rsid w:val="00021737"/>
    <w:rsid w:val="00022595"/>
    <w:rsid w:val="00027532"/>
    <w:rsid w:val="00034552"/>
    <w:rsid w:val="00041E5B"/>
    <w:rsid w:val="00042A78"/>
    <w:rsid w:val="000443B6"/>
    <w:rsid w:val="00045827"/>
    <w:rsid w:val="00045ED9"/>
    <w:rsid w:val="00051404"/>
    <w:rsid w:val="00053B93"/>
    <w:rsid w:val="00055135"/>
    <w:rsid w:val="0006239D"/>
    <w:rsid w:val="00062CCB"/>
    <w:rsid w:val="000643A1"/>
    <w:rsid w:val="00065FDE"/>
    <w:rsid w:val="0006744C"/>
    <w:rsid w:val="00070961"/>
    <w:rsid w:val="000750DE"/>
    <w:rsid w:val="00075C96"/>
    <w:rsid w:val="000805F8"/>
    <w:rsid w:val="00081BE6"/>
    <w:rsid w:val="0008264C"/>
    <w:rsid w:val="00083092"/>
    <w:rsid w:val="0008398F"/>
    <w:rsid w:val="00085AEA"/>
    <w:rsid w:val="000903A1"/>
    <w:rsid w:val="000923D8"/>
    <w:rsid w:val="0009272E"/>
    <w:rsid w:val="0009290D"/>
    <w:rsid w:val="00092A35"/>
    <w:rsid w:val="000941B1"/>
    <w:rsid w:val="000A11DB"/>
    <w:rsid w:val="000A42E6"/>
    <w:rsid w:val="000A5492"/>
    <w:rsid w:val="000B022D"/>
    <w:rsid w:val="000B361D"/>
    <w:rsid w:val="000B6A27"/>
    <w:rsid w:val="000D2824"/>
    <w:rsid w:val="000D4981"/>
    <w:rsid w:val="000D4C9D"/>
    <w:rsid w:val="000D70FD"/>
    <w:rsid w:val="000E2145"/>
    <w:rsid w:val="000E32E3"/>
    <w:rsid w:val="000E4FD7"/>
    <w:rsid w:val="000E596C"/>
    <w:rsid w:val="00102D26"/>
    <w:rsid w:val="00104CE1"/>
    <w:rsid w:val="0010509F"/>
    <w:rsid w:val="00105ED2"/>
    <w:rsid w:val="0010632C"/>
    <w:rsid w:val="001108E4"/>
    <w:rsid w:val="001148BE"/>
    <w:rsid w:val="00114C84"/>
    <w:rsid w:val="00120602"/>
    <w:rsid w:val="00121443"/>
    <w:rsid w:val="00123511"/>
    <w:rsid w:val="001339C8"/>
    <w:rsid w:val="00136F7F"/>
    <w:rsid w:val="00142901"/>
    <w:rsid w:val="001429CF"/>
    <w:rsid w:val="00143296"/>
    <w:rsid w:val="0014451B"/>
    <w:rsid w:val="00146756"/>
    <w:rsid w:val="00156077"/>
    <w:rsid w:val="00156199"/>
    <w:rsid w:val="00161241"/>
    <w:rsid w:val="0016306F"/>
    <w:rsid w:val="00164CDE"/>
    <w:rsid w:val="00165C3B"/>
    <w:rsid w:val="00167079"/>
    <w:rsid w:val="00175326"/>
    <w:rsid w:val="0017566E"/>
    <w:rsid w:val="00175FA7"/>
    <w:rsid w:val="00177B55"/>
    <w:rsid w:val="00180C44"/>
    <w:rsid w:val="00182FAA"/>
    <w:rsid w:val="00184124"/>
    <w:rsid w:val="001A0D79"/>
    <w:rsid w:val="001A0E3A"/>
    <w:rsid w:val="001A447C"/>
    <w:rsid w:val="001A715C"/>
    <w:rsid w:val="001A74E5"/>
    <w:rsid w:val="001B1B34"/>
    <w:rsid w:val="001B664A"/>
    <w:rsid w:val="001B7741"/>
    <w:rsid w:val="001C6BB7"/>
    <w:rsid w:val="001D48F1"/>
    <w:rsid w:val="001D515D"/>
    <w:rsid w:val="001D7196"/>
    <w:rsid w:val="001D7DB0"/>
    <w:rsid w:val="001F152A"/>
    <w:rsid w:val="001F21A9"/>
    <w:rsid w:val="001F2CD2"/>
    <w:rsid w:val="001F5382"/>
    <w:rsid w:val="001F5C6A"/>
    <w:rsid w:val="001F6C77"/>
    <w:rsid w:val="001F73A5"/>
    <w:rsid w:val="001F742F"/>
    <w:rsid w:val="0020695D"/>
    <w:rsid w:val="002073D1"/>
    <w:rsid w:val="00211A1A"/>
    <w:rsid w:val="00212441"/>
    <w:rsid w:val="0021497C"/>
    <w:rsid w:val="00217609"/>
    <w:rsid w:val="00217D91"/>
    <w:rsid w:val="00226DB6"/>
    <w:rsid w:val="0023199A"/>
    <w:rsid w:val="00231A13"/>
    <w:rsid w:val="00231D5E"/>
    <w:rsid w:val="00233ECB"/>
    <w:rsid w:val="00234EE1"/>
    <w:rsid w:val="0023732F"/>
    <w:rsid w:val="002424E1"/>
    <w:rsid w:val="00244722"/>
    <w:rsid w:val="00247EC2"/>
    <w:rsid w:val="00253BC6"/>
    <w:rsid w:val="002547F2"/>
    <w:rsid w:val="00255236"/>
    <w:rsid w:val="0026095F"/>
    <w:rsid w:val="00262217"/>
    <w:rsid w:val="0026358E"/>
    <w:rsid w:val="00264DF8"/>
    <w:rsid w:val="0026526F"/>
    <w:rsid w:val="00267D34"/>
    <w:rsid w:val="00270DF2"/>
    <w:rsid w:val="00274213"/>
    <w:rsid w:val="00274A8E"/>
    <w:rsid w:val="002778A3"/>
    <w:rsid w:val="0028077F"/>
    <w:rsid w:val="00282817"/>
    <w:rsid w:val="002969A2"/>
    <w:rsid w:val="002A0BD3"/>
    <w:rsid w:val="002A100E"/>
    <w:rsid w:val="002A2B96"/>
    <w:rsid w:val="002A309D"/>
    <w:rsid w:val="002A41BF"/>
    <w:rsid w:val="002B1FA6"/>
    <w:rsid w:val="002B2EA8"/>
    <w:rsid w:val="002B5ABA"/>
    <w:rsid w:val="002C04ED"/>
    <w:rsid w:val="002C1340"/>
    <w:rsid w:val="002C29C8"/>
    <w:rsid w:val="002C692E"/>
    <w:rsid w:val="002C71F1"/>
    <w:rsid w:val="002C7D0D"/>
    <w:rsid w:val="002D324D"/>
    <w:rsid w:val="002D3450"/>
    <w:rsid w:val="002D4C1E"/>
    <w:rsid w:val="002D5EBC"/>
    <w:rsid w:val="002D68DA"/>
    <w:rsid w:val="002D776C"/>
    <w:rsid w:val="002E267D"/>
    <w:rsid w:val="002E3497"/>
    <w:rsid w:val="002E4D67"/>
    <w:rsid w:val="002E50FC"/>
    <w:rsid w:val="002E55A3"/>
    <w:rsid w:val="002E7E49"/>
    <w:rsid w:val="002F110E"/>
    <w:rsid w:val="002F232E"/>
    <w:rsid w:val="002F66AD"/>
    <w:rsid w:val="00300085"/>
    <w:rsid w:val="00305CDC"/>
    <w:rsid w:val="00306635"/>
    <w:rsid w:val="00306707"/>
    <w:rsid w:val="00310BF4"/>
    <w:rsid w:val="0031363E"/>
    <w:rsid w:val="00314633"/>
    <w:rsid w:val="0032729B"/>
    <w:rsid w:val="00327680"/>
    <w:rsid w:val="0033081B"/>
    <w:rsid w:val="00334EDA"/>
    <w:rsid w:val="00340CCA"/>
    <w:rsid w:val="00344700"/>
    <w:rsid w:val="00346F94"/>
    <w:rsid w:val="00354C7A"/>
    <w:rsid w:val="00356B2B"/>
    <w:rsid w:val="00357158"/>
    <w:rsid w:val="00357F62"/>
    <w:rsid w:val="00366E02"/>
    <w:rsid w:val="0037641D"/>
    <w:rsid w:val="003768EA"/>
    <w:rsid w:val="00376E5E"/>
    <w:rsid w:val="003770E9"/>
    <w:rsid w:val="00387516"/>
    <w:rsid w:val="00387F4C"/>
    <w:rsid w:val="00392AF7"/>
    <w:rsid w:val="00392D32"/>
    <w:rsid w:val="0039513B"/>
    <w:rsid w:val="0039771F"/>
    <w:rsid w:val="003A4228"/>
    <w:rsid w:val="003B1B89"/>
    <w:rsid w:val="003B241C"/>
    <w:rsid w:val="003C3F98"/>
    <w:rsid w:val="003C56BF"/>
    <w:rsid w:val="003D2311"/>
    <w:rsid w:val="003D71C9"/>
    <w:rsid w:val="003D7C37"/>
    <w:rsid w:val="003E68A4"/>
    <w:rsid w:val="003F0DD7"/>
    <w:rsid w:val="003F2E1F"/>
    <w:rsid w:val="003F30A8"/>
    <w:rsid w:val="003F3E7A"/>
    <w:rsid w:val="003F6409"/>
    <w:rsid w:val="00401CDA"/>
    <w:rsid w:val="00404284"/>
    <w:rsid w:val="004049E5"/>
    <w:rsid w:val="0040529B"/>
    <w:rsid w:val="00406531"/>
    <w:rsid w:val="00410061"/>
    <w:rsid w:val="004107EB"/>
    <w:rsid w:val="004142A2"/>
    <w:rsid w:val="00414590"/>
    <w:rsid w:val="004164EE"/>
    <w:rsid w:val="00420066"/>
    <w:rsid w:val="00423B89"/>
    <w:rsid w:val="00424442"/>
    <w:rsid w:val="0042533E"/>
    <w:rsid w:val="00427637"/>
    <w:rsid w:val="00437228"/>
    <w:rsid w:val="00443A6B"/>
    <w:rsid w:val="00444F38"/>
    <w:rsid w:val="0044702F"/>
    <w:rsid w:val="0045141B"/>
    <w:rsid w:val="00456786"/>
    <w:rsid w:val="00456F09"/>
    <w:rsid w:val="0047281F"/>
    <w:rsid w:val="00482ECC"/>
    <w:rsid w:val="004834BE"/>
    <w:rsid w:val="0048657D"/>
    <w:rsid w:val="004905CB"/>
    <w:rsid w:val="00491821"/>
    <w:rsid w:val="00492FDF"/>
    <w:rsid w:val="00496BBD"/>
    <w:rsid w:val="00497426"/>
    <w:rsid w:val="004A0F60"/>
    <w:rsid w:val="004A166D"/>
    <w:rsid w:val="004A27B2"/>
    <w:rsid w:val="004A7BF9"/>
    <w:rsid w:val="004B3D39"/>
    <w:rsid w:val="004B4F47"/>
    <w:rsid w:val="004B69E9"/>
    <w:rsid w:val="004B6C29"/>
    <w:rsid w:val="004B7399"/>
    <w:rsid w:val="004B73C4"/>
    <w:rsid w:val="004C0EA7"/>
    <w:rsid w:val="004C198D"/>
    <w:rsid w:val="004C30BE"/>
    <w:rsid w:val="004C6482"/>
    <w:rsid w:val="004D2055"/>
    <w:rsid w:val="004D3B52"/>
    <w:rsid w:val="004D4103"/>
    <w:rsid w:val="004D5B52"/>
    <w:rsid w:val="004D6A7C"/>
    <w:rsid w:val="004E3187"/>
    <w:rsid w:val="004E728C"/>
    <w:rsid w:val="004E769D"/>
    <w:rsid w:val="004F4242"/>
    <w:rsid w:val="004F49BC"/>
    <w:rsid w:val="004F7647"/>
    <w:rsid w:val="005010A0"/>
    <w:rsid w:val="005015BE"/>
    <w:rsid w:val="00501708"/>
    <w:rsid w:val="00504F91"/>
    <w:rsid w:val="00505EB0"/>
    <w:rsid w:val="00507AC6"/>
    <w:rsid w:val="00511B13"/>
    <w:rsid w:val="0051301F"/>
    <w:rsid w:val="00513A72"/>
    <w:rsid w:val="00513D94"/>
    <w:rsid w:val="00522098"/>
    <w:rsid w:val="00526090"/>
    <w:rsid w:val="00527952"/>
    <w:rsid w:val="00530C02"/>
    <w:rsid w:val="005310C4"/>
    <w:rsid w:val="005314E2"/>
    <w:rsid w:val="00531B80"/>
    <w:rsid w:val="00536753"/>
    <w:rsid w:val="00537020"/>
    <w:rsid w:val="00540E39"/>
    <w:rsid w:val="00541794"/>
    <w:rsid w:val="00544413"/>
    <w:rsid w:val="00544C5D"/>
    <w:rsid w:val="00545E02"/>
    <w:rsid w:val="005461AB"/>
    <w:rsid w:val="00546467"/>
    <w:rsid w:val="00547DFD"/>
    <w:rsid w:val="00552537"/>
    <w:rsid w:val="0055269E"/>
    <w:rsid w:val="005533BD"/>
    <w:rsid w:val="00553990"/>
    <w:rsid w:val="00554038"/>
    <w:rsid w:val="005551CD"/>
    <w:rsid w:val="00556849"/>
    <w:rsid w:val="00557645"/>
    <w:rsid w:val="00565B5A"/>
    <w:rsid w:val="00566222"/>
    <w:rsid w:val="00574FE7"/>
    <w:rsid w:val="005754D2"/>
    <w:rsid w:val="005805EB"/>
    <w:rsid w:val="0058338F"/>
    <w:rsid w:val="0058388D"/>
    <w:rsid w:val="00583EE9"/>
    <w:rsid w:val="005866F7"/>
    <w:rsid w:val="00591038"/>
    <w:rsid w:val="0059215E"/>
    <w:rsid w:val="0059268D"/>
    <w:rsid w:val="00592A49"/>
    <w:rsid w:val="00595CA7"/>
    <w:rsid w:val="00595EF8"/>
    <w:rsid w:val="00595F8E"/>
    <w:rsid w:val="00597B33"/>
    <w:rsid w:val="005A0CFD"/>
    <w:rsid w:val="005A3113"/>
    <w:rsid w:val="005A47BD"/>
    <w:rsid w:val="005A6350"/>
    <w:rsid w:val="005B08C4"/>
    <w:rsid w:val="005B4529"/>
    <w:rsid w:val="005C1441"/>
    <w:rsid w:val="005C58E9"/>
    <w:rsid w:val="005C6F61"/>
    <w:rsid w:val="005C7AFD"/>
    <w:rsid w:val="005D1A80"/>
    <w:rsid w:val="005D3B2E"/>
    <w:rsid w:val="005D4E6D"/>
    <w:rsid w:val="005E3892"/>
    <w:rsid w:val="005E3AFA"/>
    <w:rsid w:val="005E4C04"/>
    <w:rsid w:val="005E55A2"/>
    <w:rsid w:val="005E794F"/>
    <w:rsid w:val="005F1239"/>
    <w:rsid w:val="00610DF3"/>
    <w:rsid w:val="006137EB"/>
    <w:rsid w:val="00616732"/>
    <w:rsid w:val="006167DB"/>
    <w:rsid w:val="006216B5"/>
    <w:rsid w:val="00623996"/>
    <w:rsid w:val="0062748A"/>
    <w:rsid w:val="0063250B"/>
    <w:rsid w:val="00632CEB"/>
    <w:rsid w:val="00633291"/>
    <w:rsid w:val="00634289"/>
    <w:rsid w:val="00640F8A"/>
    <w:rsid w:val="0064441B"/>
    <w:rsid w:val="00644909"/>
    <w:rsid w:val="0064602F"/>
    <w:rsid w:val="0065121F"/>
    <w:rsid w:val="0065309C"/>
    <w:rsid w:val="00653AF5"/>
    <w:rsid w:val="006554FC"/>
    <w:rsid w:val="0065733B"/>
    <w:rsid w:val="00661315"/>
    <w:rsid w:val="006626AD"/>
    <w:rsid w:val="006630D0"/>
    <w:rsid w:val="00665080"/>
    <w:rsid w:val="00665E35"/>
    <w:rsid w:val="00666EE7"/>
    <w:rsid w:val="00667358"/>
    <w:rsid w:val="006726AA"/>
    <w:rsid w:val="00680214"/>
    <w:rsid w:val="00680C7E"/>
    <w:rsid w:val="00682F0C"/>
    <w:rsid w:val="006838E4"/>
    <w:rsid w:val="006854C2"/>
    <w:rsid w:val="0068569B"/>
    <w:rsid w:val="00690C34"/>
    <w:rsid w:val="006A0525"/>
    <w:rsid w:val="006A2B97"/>
    <w:rsid w:val="006A4F6A"/>
    <w:rsid w:val="006A53BC"/>
    <w:rsid w:val="006B01F4"/>
    <w:rsid w:val="006B2093"/>
    <w:rsid w:val="006B24CB"/>
    <w:rsid w:val="006B2999"/>
    <w:rsid w:val="006B5835"/>
    <w:rsid w:val="006B655A"/>
    <w:rsid w:val="006B661C"/>
    <w:rsid w:val="006B77BE"/>
    <w:rsid w:val="006C042F"/>
    <w:rsid w:val="006C0938"/>
    <w:rsid w:val="006C10FC"/>
    <w:rsid w:val="006C1650"/>
    <w:rsid w:val="006C529A"/>
    <w:rsid w:val="006C6166"/>
    <w:rsid w:val="006D1D7F"/>
    <w:rsid w:val="006E45DA"/>
    <w:rsid w:val="006F387F"/>
    <w:rsid w:val="006F3A18"/>
    <w:rsid w:val="006F62B6"/>
    <w:rsid w:val="007038FC"/>
    <w:rsid w:val="00703AED"/>
    <w:rsid w:val="0070732F"/>
    <w:rsid w:val="00707745"/>
    <w:rsid w:val="00710E05"/>
    <w:rsid w:val="00711EBE"/>
    <w:rsid w:val="0071215D"/>
    <w:rsid w:val="007144D8"/>
    <w:rsid w:val="007144F1"/>
    <w:rsid w:val="0071456B"/>
    <w:rsid w:val="00714618"/>
    <w:rsid w:val="007201DB"/>
    <w:rsid w:val="007203CE"/>
    <w:rsid w:val="00725652"/>
    <w:rsid w:val="007265FB"/>
    <w:rsid w:val="00732D49"/>
    <w:rsid w:val="00735B31"/>
    <w:rsid w:val="00735B72"/>
    <w:rsid w:val="00736F5C"/>
    <w:rsid w:val="0073709F"/>
    <w:rsid w:val="00737152"/>
    <w:rsid w:val="00740244"/>
    <w:rsid w:val="0074147E"/>
    <w:rsid w:val="00745472"/>
    <w:rsid w:val="00746230"/>
    <w:rsid w:val="00751092"/>
    <w:rsid w:val="007552F7"/>
    <w:rsid w:val="00757445"/>
    <w:rsid w:val="00757F10"/>
    <w:rsid w:val="00763714"/>
    <w:rsid w:val="0077130D"/>
    <w:rsid w:val="00772CF5"/>
    <w:rsid w:val="0077541D"/>
    <w:rsid w:val="00781CB4"/>
    <w:rsid w:val="00782684"/>
    <w:rsid w:val="00784A82"/>
    <w:rsid w:val="00787680"/>
    <w:rsid w:val="00787886"/>
    <w:rsid w:val="00790E07"/>
    <w:rsid w:val="00791198"/>
    <w:rsid w:val="007913A4"/>
    <w:rsid w:val="00793F6A"/>
    <w:rsid w:val="007A0D98"/>
    <w:rsid w:val="007A28A3"/>
    <w:rsid w:val="007A30A8"/>
    <w:rsid w:val="007A7AF9"/>
    <w:rsid w:val="007B198B"/>
    <w:rsid w:val="007B31C0"/>
    <w:rsid w:val="007B696F"/>
    <w:rsid w:val="007C0154"/>
    <w:rsid w:val="007C4B71"/>
    <w:rsid w:val="007C7877"/>
    <w:rsid w:val="007C7C9C"/>
    <w:rsid w:val="007D05C0"/>
    <w:rsid w:val="007D1AED"/>
    <w:rsid w:val="007D7C2B"/>
    <w:rsid w:val="007E0D18"/>
    <w:rsid w:val="007E10AA"/>
    <w:rsid w:val="007E3D1D"/>
    <w:rsid w:val="007E4099"/>
    <w:rsid w:val="007E5468"/>
    <w:rsid w:val="007E5E0D"/>
    <w:rsid w:val="007F285A"/>
    <w:rsid w:val="007F3AE8"/>
    <w:rsid w:val="007F4B45"/>
    <w:rsid w:val="007F51A7"/>
    <w:rsid w:val="007F574E"/>
    <w:rsid w:val="007F5AC4"/>
    <w:rsid w:val="00801960"/>
    <w:rsid w:val="008059B6"/>
    <w:rsid w:val="00812B47"/>
    <w:rsid w:val="0081310C"/>
    <w:rsid w:val="008147B7"/>
    <w:rsid w:val="00820390"/>
    <w:rsid w:val="00820B8E"/>
    <w:rsid w:val="00821724"/>
    <w:rsid w:val="0082425B"/>
    <w:rsid w:val="00826802"/>
    <w:rsid w:val="00827F35"/>
    <w:rsid w:val="0083020F"/>
    <w:rsid w:val="008309B0"/>
    <w:rsid w:val="00831571"/>
    <w:rsid w:val="008358FF"/>
    <w:rsid w:val="00836237"/>
    <w:rsid w:val="0083629D"/>
    <w:rsid w:val="00840AE1"/>
    <w:rsid w:val="008410DF"/>
    <w:rsid w:val="008445D0"/>
    <w:rsid w:val="008468CF"/>
    <w:rsid w:val="0084697A"/>
    <w:rsid w:val="00847EC9"/>
    <w:rsid w:val="008511D8"/>
    <w:rsid w:val="00857198"/>
    <w:rsid w:val="00860A22"/>
    <w:rsid w:val="00862E02"/>
    <w:rsid w:val="00865273"/>
    <w:rsid w:val="008672BA"/>
    <w:rsid w:val="0087034C"/>
    <w:rsid w:val="00870A5E"/>
    <w:rsid w:val="00871194"/>
    <w:rsid w:val="00871815"/>
    <w:rsid w:val="00871FD0"/>
    <w:rsid w:val="0087693C"/>
    <w:rsid w:val="00877A3D"/>
    <w:rsid w:val="00877AD2"/>
    <w:rsid w:val="00881CCD"/>
    <w:rsid w:val="00890192"/>
    <w:rsid w:val="00890D01"/>
    <w:rsid w:val="008913F7"/>
    <w:rsid w:val="0089163E"/>
    <w:rsid w:val="00894E6C"/>
    <w:rsid w:val="008954F2"/>
    <w:rsid w:val="008A30B9"/>
    <w:rsid w:val="008A38C8"/>
    <w:rsid w:val="008A414B"/>
    <w:rsid w:val="008A5B54"/>
    <w:rsid w:val="008A7A18"/>
    <w:rsid w:val="008B2FA1"/>
    <w:rsid w:val="008B34D8"/>
    <w:rsid w:val="008B52C7"/>
    <w:rsid w:val="008B5566"/>
    <w:rsid w:val="008C0102"/>
    <w:rsid w:val="008C23B5"/>
    <w:rsid w:val="008C2462"/>
    <w:rsid w:val="008C77C9"/>
    <w:rsid w:val="008D0E39"/>
    <w:rsid w:val="008D2009"/>
    <w:rsid w:val="008D279C"/>
    <w:rsid w:val="008D282E"/>
    <w:rsid w:val="008D2E07"/>
    <w:rsid w:val="008D2F25"/>
    <w:rsid w:val="008D6828"/>
    <w:rsid w:val="008E221E"/>
    <w:rsid w:val="008E44FC"/>
    <w:rsid w:val="008E6386"/>
    <w:rsid w:val="008F24EC"/>
    <w:rsid w:val="008F3AF6"/>
    <w:rsid w:val="008F47AC"/>
    <w:rsid w:val="008F71FE"/>
    <w:rsid w:val="009039E6"/>
    <w:rsid w:val="00905B42"/>
    <w:rsid w:val="009125DB"/>
    <w:rsid w:val="00912CAB"/>
    <w:rsid w:val="0091391D"/>
    <w:rsid w:val="00913F2F"/>
    <w:rsid w:val="0091418E"/>
    <w:rsid w:val="009157AB"/>
    <w:rsid w:val="00922844"/>
    <w:rsid w:val="009238CC"/>
    <w:rsid w:val="009248BF"/>
    <w:rsid w:val="00925E12"/>
    <w:rsid w:val="00926DB2"/>
    <w:rsid w:val="00934013"/>
    <w:rsid w:val="00934CB0"/>
    <w:rsid w:val="0093762E"/>
    <w:rsid w:val="00940902"/>
    <w:rsid w:val="00941917"/>
    <w:rsid w:val="00941EF8"/>
    <w:rsid w:val="00944075"/>
    <w:rsid w:val="00944AA0"/>
    <w:rsid w:val="00952CFD"/>
    <w:rsid w:val="00953213"/>
    <w:rsid w:val="0096425B"/>
    <w:rsid w:val="00967E63"/>
    <w:rsid w:val="00971A40"/>
    <w:rsid w:val="00972C46"/>
    <w:rsid w:val="00976DA7"/>
    <w:rsid w:val="0098234A"/>
    <w:rsid w:val="00983C51"/>
    <w:rsid w:val="0098511C"/>
    <w:rsid w:val="00986A91"/>
    <w:rsid w:val="009902CE"/>
    <w:rsid w:val="0099155C"/>
    <w:rsid w:val="00991DB1"/>
    <w:rsid w:val="0099498F"/>
    <w:rsid w:val="00994A1A"/>
    <w:rsid w:val="0099794B"/>
    <w:rsid w:val="009A048F"/>
    <w:rsid w:val="009A0E6C"/>
    <w:rsid w:val="009A16B2"/>
    <w:rsid w:val="009A3215"/>
    <w:rsid w:val="009A34E7"/>
    <w:rsid w:val="009A63D3"/>
    <w:rsid w:val="009B1E46"/>
    <w:rsid w:val="009B22C1"/>
    <w:rsid w:val="009B5C74"/>
    <w:rsid w:val="009B6F7E"/>
    <w:rsid w:val="009B7D7B"/>
    <w:rsid w:val="009C0062"/>
    <w:rsid w:val="009C1D9E"/>
    <w:rsid w:val="009D0616"/>
    <w:rsid w:val="009D3E91"/>
    <w:rsid w:val="009D5683"/>
    <w:rsid w:val="009E07DF"/>
    <w:rsid w:val="009E425C"/>
    <w:rsid w:val="009F309F"/>
    <w:rsid w:val="00A0340C"/>
    <w:rsid w:val="00A03521"/>
    <w:rsid w:val="00A03DA5"/>
    <w:rsid w:val="00A03DB5"/>
    <w:rsid w:val="00A04527"/>
    <w:rsid w:val="00A05B15"/>
    <w:rsid w:val="00A0671D"/>
    <w:rsid w:val="00A070FC"/>
    <w:rsid w:val="00A1029A"/>
    <w:rsid w:val="00A1082E"/>
    <w:rsid w:val="00A127EB"/>
    <w:rsid w:val="00A13553"/>
    <w:rsid w:val="00A13732"/>
    <w:rsid w:val="00A2069D"/>
    <w:rsid w:val="00A23087"/>
    <w:rsid w:val="00A2464C"/>
    <w:rsid w:val="00A24859"/>
    <w:rsid w:val="00A25774"/>
    <w:rsid w:val="00A26082"/>
    <w:rsid w:val="00A319FF"/>
    <w:rsid w:val="00A3241E"/>
    <w:rsid w:val="00A326B3"/>
    <w:rsid w:val="00A32F83"/>
    <w:rsid w:val="00A37967"/>
    <w:rsid w:val="00A41FAB"/>
    <w:rsid w:val="00A4251F"/>
    <w:rsid w:val="00A502CD"/>
    <w:rsid w:val="00A50610"/>
    <w:rsid w:val="00A5221C"/>
    <w:rsid w:val="00A531B9"/>
    <w:rsid w:val="00A534A2"/>
    <w:rsid w:val="00A53AD1"/>
    <w:rsid w:val="00A55E1E"/>
    <w:rsid w:val="00A655D6"/>
    <w:rsid w:val="00A70006"/>
    <w:rsid w:val="00A700B0"/>
    <w:rsid w:val="00A70A07"/>
    <w:rsid w:val="00A71154"/>
    <w:rsid w:val="00A753C4"/>
    <w:rsid w:val="00A76537"/>
    <w:rsid w:val="00A76B72"/>
    <w:rsid w:val="00A8562C"/>
    <w:rsid w:val="00A85C2E"/>
    <w:rsid w:val="00A9378B"/>
    <w:rsid w:val="00AA038C"/>
    <w:rsid w:val="00AA09E9"/>
    <w:rsid w:val="00AA0E47"/>
    <w:rsid w:val="00AA33F1"/>
    <w:rsid w:val="00AA4383"/>
    <w:rsid w:val="00AA48BE"/>
    <w:rsid w:val="00AA5B9C"/>
    <w:rsid w:val="00AA6B68"/>
    <w:rsid w:val="00AB257C"/>
    <w:rsid w:val="00AB3BBC"/>
    <w:rsid w:val="00AB576D"/>
    <w:rsid w:val="00AB649E"/>
    <w:rsid w:val="00AB78B4"/>
    <w:rsid w:val="00AB7F7B"/>
    <w:rsid w:val="00AC0136"/>
    <w:rsid w:val="00AC06A0"/>
    <w:rsid w:val="00AC2A3E"/>
    <w:rsid w:val="00AC66B0"/>
    <w:rsid w:val="00AD0ACB"/>
    <w:rsid w:val="00AD0C8B"/>
    <w:rsid w:val="00AD3518"/>
    <w:rsid w:val="00AD778E"/>
    <w:rsid w:val="00AE175A"/>
    <w:rsid w:val="00AE19F8"/>
    <w:rsid w:val="00AE404C"/>
    <w:rsid w:val="00AE44B6"/>
    <w:rsid w:val="00AE690D"/>
    <w:rsid w:val="00AF0EBF"/>
    <w:rsid w:val="00AF30FC"/>
    <w:rsid w:val="00AF34C4"/>
    <w:rsid w:val="00AF444C"/>
    <w:rsid w:val="00AF4B29"/>
    <w:rsid w:val="00B02716"/>
    <w:rsid w:val="00B0530A"/>
    <w:rsid w:val="00B068C1"/>
    <w:rsid w:val="00B125D2"/>
    <w:rsid w:val="00B141C0"/>
    <w:rsid w:val="00B1460D"/>
    <w:rsid w:val="00B16EBD"/>
    <w:rsid w:val="00B22BBE"/>
    <w:rsid w:val="00B25943"/>
    <w:rsid w:val="00B3281E"/>
    <w:rsid w:val="00B346B7"/>
    <w:rsid w:val="00B36FFB"/>
    <w:rsid w:val="00B422E2"/>
    <w:rsid w:val="00B42BF0"/>
    <w:rsid w:val="00B432EB"/>
    <w:rsid w:val="00B438EB"/>
    <w:rsid w:val="00B4624E"/>
    <w:rsid w:val="00B51BFD"/>
    <w:rsid w:val="00B52BE3"/>
    <w:rsid w:val="00B53A7E"/>
    <w:rsid w:val="00B555EC"/>
    <w:rsid w:val="00B60B99"/>
    <w:rsid w:val="00B65FC2"/>
    <w:rsid w:val="00B67D0B"/>
    <w:rsid w:val="00B7044A"/>
    <w:rsid w:val="00B70E04"/>
    <w:rsid w:val="00B765EE"/>
    <w:rsid w:val="00B76810"/>
    <w:rsid w:val="00B76BA7"/>
    <w:rsid w:val="00B76F5D"/>
    <w:rsid w:val="00B81941"/>
    <w:rsid w:val="00B862E5"/>
    <w:rsid w:val="00B97487"/>
    <w:rsid w:val="00BA1A13"/>
    <w:rsid w:val="00BA1F79"/>
    <w:rsid w:val="00BA6216"/>
    <w:rsid w:val="00BA6D8E"/>
    <w:rsid w:val="00BA7D9E"/>
    <w:rsid w:val="00BB0DF5"/>
    <w:rsid w:val="00BB2775"/>
    <w:rsid w:val="00BB77F8"/>
    <w:rsid w:val="00BC2A14"/>
    <w:rsid w:val="00BC3D2B"/>
    <w:rsid w:val="00BC4138"/>
    <w:rsid w:val="00BC5A01"/>
    <w:rsid w:val="00BD0252"/>
    <w:rsid w:val="00BD13B8"/>
    <w:rsid w:val="00BD4770"/>
    <w:rsid w:val="00BD5569"/>
    <w:rsid w:val="00BD7C6D"/>
    <w:rsid w:val="00BE4A58"/>
    <w:rsid w:val="00BE4D68"/>
    <w:rsid w:val="00BF019C"/>
    <w:rsid w:val="00BF759C"/>
    <w:rsid w:val="00BF7693"/>
    <w:rsid w:val="00C02568"/>
    <w:rsid w:val="00C065F6"/>
    <w:rsid w:val="00C10410"/>
    <w:rsid w:val="00C17183"/>
    <w:rsid w:val="00C1788F"/>
    <w:rsid w:val="00C20D43"/>
    <w:rsid w:val="00C218C7"/>
    <w:rsid w:val="00C2393C"/>
    <w:rsid w:val="00C262A1"/>
    <w:rsid w:val="00C2765A"/>
    <w:rsid w:val="00C3051E"/>
    <w:rsid w:val="00C32FE9"/>
    <w:rsid w:val="00C34AE4"/>
    <w:rsid w:val="00C45885"/>
    <w:rsid w:val="00C50050"/>
    <w:rsid w:val="00C52402"/>
    <w:rsid w:val="00C549AF"/>
    <w:rsid w:val="00C5615A"/>
    <w:rsid w:val="00C57296"/>
    <w:rsid w:val="00C57BB2"/>
    <w:rsid w:val="00C60F4D"/>
    <w:rsid w:val="00C6156F"/>
    <w:rsid w:val="00C673D1"/>
    <w:rsid w:val="00C70D0B"/>
    <w:rsid w:val="00C71788"/>
    <w:rsid w:val="00C75F40"/>
    <w:rsid w:val="00C81307"/>
    <w:rsid w:val="00C9065B"/>
    <w:rsid w:val="00C929D7"/>
    <w:rsid w:val="00C9403F"/>
    <w:rsid w:val="00C9740A"/>
    <w:rsid w:val="00CA102E"/>
    <w:rsid w:val="00CA1B2F"/>
    <w:rsid w:val="00CA4E17"/>
    <w:rsid w:val="00CA70A1"/>
    <w:rsid w:val="00CA7594"/>
    <w:rsid w:val="00CB040C"/>
    <w:rsid w:val="00CB469A"/>
    <w:rsid w:val="00CB58A8"/>
    <w:rsid w:val="00CB5D1D"/>
    <w:rsid w:val="00CC3633"/>
    <w:rsid w:val="00CC5DED"/>
    <w:rsid w:val="00CC7005"/>
    <w:rsid w:val="00CD00A7"/>
    <w:rsid w:val="00CE4CE6"/>
    <w:rsid w:val="00CF1021"/>
    <w:rsid w:val="00CF55AF"/>
    <w:rsid w:val="00D006BB"/>
    <w:rsid w:val="00D05659"/>
    <w:rsid w:val="00D064C5"/>
    <w:rsid w:val="00D11514"/>
    <w:rsid w:val="00D15E4C"/>
    <w:rsid w:val="00D17307"/>
    <w:rsid w:val="00D21B73"/>
    <w:rsid w:val="00D25999"/>
    <w:rsid w:val="00D31404"/>
    <w:rsid w:val="00D36607"/>
    <w:rsid w:val="00D3671F"/>
    <w:rsid w:val="00D41081"/>
    <w:rsid w:val="00D419E2"/>
    <w:rsid w:val="00D4292D"/>
    <w:rsid w:val="00D43492"/>
    <w:rsid w:val="00D54E31"/>
    <w:rsid w:val="00D6146D"/>
    <w:rsid w:val="00D63224"/>
    <w:rsid w:val="00D63DF9"/>
    <w:rsid w:val="00D63F6F"/>
    <w:rsid w:val="00D64B91"/>
    <w:rsid w:val="00D711CE"/>
    <w:rsid w:val="00D737B4"/>
    <w:rsid w:val="00D76FD0"/>
    <w:rsid w:val="00D77E60"/>
    <w:rsid w:val="00D8143E"/>
    <w:rsid w:val="00D8190E"/>
    <w:rsid w:val="00D82AE3"/>
    <w:rsid w:val="00D86813"/>
    <w:rsid w:val="00D86F16"/>
    <w:rsid w:val="00D90194"/>
    <w:rsid w:val="00D90B38"/>
    <w:rsid w:val="00D93206"/>
    <w:rsid w:val="00D971D5"/>
    <w:rsid w:val="00DA1F30"/>
    <w:rsid w:val="00DA3F86"/>
    <w:rsid w:val="00DA661A"/>
    <w:rsid w:val="00DB160A"/>
    <w:rsid w:val="00DB2436"/>
    <w:rsid w:val="00DB3030"/>
    <w:rsid w:val="00DB4EA1"/>
    <w:rsid w:val="00DB51AD"/>
    <w:rsid w:val="00DB74CE"/>
    <w:rsid w:val="00DB78CA"/>
    <w:rsid w:val="00DC150E"/>
    <w:rsid w:val="00DC6F62"/>
    <w:rsid w:val="00DC6FDF"/>
    <w:rsid w:val="00DC7757"/>
    <w:rsid w:val="00DD131D"/>
    <w:rsid w:val="00DD3BE1"/>
    <w:rsid w:val="00DE05A7"/>
    <w:rsid w:val="00DE0716"/>
    <w:rsid w:val="00DE25BB"/>
    <w:rsid w:val="00DE37D7"/>
    <w:rsid w:val="00DE388C"/>
    <w:rsid w:val="00DF01D5"/>
    <w:rsid w:val="00DF1617"/>
    <w:rsid w:val="00DF2737"/>
    <w:rsid w:val="00DF2B5D"/>
    <w:rsid w:val="00DF5526"/>
    <w:rsid w:val="00DF58F3"/>
    <w:rsid w:val="00E00116"/>
    <w:rsid w:val="00E05168"/>
    <w:rsid w:val="00E116D8"/>
    <w:rsid w:val="00E1616A"/>
    <w:rsid w:val="00E21C3D"/>
    <w:rsid w:val="00E345A6"/>
    <w:rsid w:val="00E35B6B"/>
    <w:rsid w:val="00E40A85"/>
    <w:rsid w:val="00E41357"/>
    <w:rsid w:val="00E431B1"/>
    <w:rsid w:val="00E50169"/>
    <w:rsid w:val="00E50BDB"/>
    <w:rsid w:val="00E51771"/>
    <w:rsid w:val="00E51B97"/>
    <w:rsid w:val="00E64C06"/>
    <w:rsid w:val="00E650CB"/>
    <w:rsid w:val="00E726F3"/>
    <w:rsid w:val="00E755DE"/>
    <w:rsid w:val="00E75B57"/>
    <w:rsid w:val="00E81E01"/>
    <w:rsid w:val="00E84ED0"/>
    <w:rsid w:val="00E916E5"/>
    <w:rsid w:val="00E93266"/>
    <w:rsid w:val="00E95EBA"/>
    <w:rsid w:val="00EA00B7"/>
    <w:rsid w:val="00EA0B8F"/>
    <w:rsid w:val="00EA0C05"/>
    <w:rsid w:val="00EA461C"/>
    <w:rsid w:val="00EA4EEB"/>
    <w:rsid w:val="00EA5258"/>
    <w:rsid w:val="00EA6B99"/>
    <w:rsid w:val="00EA7F0B"/>
    <w:rsid w:val="00EB0384"/>
    <w:rsid w:val="00EB6098"/>
    <w:rsid w:val="00EB62EE"/>
    <w:rsid w:val="00EB7BEE"/>
    <w:rsid w:val="00EC1693"/>
    <w:rsid w:val="00EC1BFD"/>
    <w:rsid w:val="00EC4BAF"/>
    <w:rsid w:val="00ED08C0"/>
    <w:rsid w:val="00ED43A2"/>
    <w:rsid w:val="00ED4A15"/>
    <w:rsid w:val="00ED744A"/>
    <w:rsid w:val="00EE266D"/>
    <w:rsid w:val="00EE4739"/>
    <w:rsid w:val="00EF120E"/>
    <w:rsid w:val="00EF50AA"/>
    <w:rsid w:val="00EF7E2E"/>
    <w:rsid w:val="00F045E1"/>
    <w:rsid w:val="00F05CC3"/>
    <w:rsid w:val="00F06F1D"/>
    <w:rsid w:val="00F07F1E"/>
    <w:rsid w:val="00F14632"/>
    <w:rsid w:val="00F14B50"/>
    <w:rsid w:val="00F16E34"/>
    <w:rsid w:val="00F203D1"/>
    <w:rsid w:val="00F227E1"/>
    <w:rsid w:val="00F239FC"/>
    <w:rsid w:val="00F25D99"/>
    <w:rsid w:val="00F26742"/>
    <w:rsid w:val="00F27113"/>
    <w:rsid w:val="00F31D87"/>
    <w:rsid w:val="00F3562F"/>
    <w:rsid w:val="00F36406"/>
    <w:rsid w:val="00F378FA"/>
    <w:rsid w:val="00F3793C"/>
    <w:rsid w:val="00F41FAF"/>
    <w:rsid w:val="00F4257E"/>
    <w:rsid w:val="00F46489"/>
    <w:rsid w:val="00F527B2"/>
    <w:rsid w:val="00F54852"/>
    <w:rsid w:val="00F62509"/>
    <w:rsid w:val="00F6282A"/>
    <w:rsid w:val="00F628BC"/>
    <w:rsid w:val="00F67CA8"/>
    <w:rsid w:val="00F701E1"/>
    <w:rsid w:val="00F724B2"/>
    <w:rsid w:val="00F81A44"/>
    <w:rsid w:val="00F81B75"/>
    <w:rsid w:val="00F83966"/>
    <w:rsid w:val="00F83D70"/>
    <w:rsid w:val="00F87509"/>
    <w:rsid w:val="00F914BC"/>
    <w:rsid w:val="00F9224F"/>
    <w:rsid w:val="00F925BD"/>
    <w:rsid w:val="00F93B0E"/>
    <w:rsid w:val="00F95F15"/>
    <w:rsid w:val="00F95F97"/>
    <w:rsid w:val="00FA0F69"/>
    <w:rsid w:val="00FA66F5"/>
    <w:rsid w:val="00FB276E"/>
    <w:rsid w:val="00FB382E"/>
    <w:rsid w:val="00FB3A46"/>
    <w:rsid w:val="00FB4F45"/>
    <w:rsid w:val="00FB6683"/>
    <w:rsid w:val="00FB6DD2"/>
    <w:rsid w:val="00FC0D9E"/>
    <w:rsid w:val="00FC1616"/>
    <w:rsid w:val="00FC1C49"/>
    <w:rsid w:val="00FC2956"/>
    <w:rsid w:val="00FC616E"/>
    <w:rsid w:val="00FC7197"/>
    <w:rsid w:val="00FC7943"/>
    <w:rsid w:val="00FD5C06"/>
    <w:rsid w:val="00FE0EC6"/>
    <w:rsid w:val="00FE3B51"/>
    <w:rsid w:val="00FE7687"/>
    <w:rsid w:val="00FF0EE9"/>
    <w:rsid w:val="00FF2171"/>
    <w:rsid w:val="00FF51F9"/>
    <w:rsid w:val="00FF568D"/>
    <w:rsid w:val="00FF5E3D"/>
    <w:rsid w:val="5DD10DB7"/>
  </w:rsids>
  <w:docVars>
    <w:docVar w:name="__Grammarly_42___1" w:val="H4sIAAAAAAAEAKtWcslP9kxRslIyNDY2MTI0sDAxMzGwMDUxNzVW0lEKTi0uzszPAykwNK0FAIHSu9EtAAAA"/>
    <w:docVar w:name="__Grammarly_42____i" w:val="H4sIAAAAAAAEAKtWckksSQxILCpxzi/NK1GyMqwFAAEhoTITAAAA"/>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4:docId w14:val="6DBAA553"/>
  <w15:docId w15:val="{58F548C1-F482-49E8-855A-1CFF9AF9E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hAnsi="Times New Roman" w:eastAsiaTheme="minorHAns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360" w:lineRule="auto"/>
      <w:jc w:val="both"/>
    </w:pPr>
    <w:rPr>
      <w:sz w:val="24"/>
      <w:szCs w:val="24"/>
    </w:rPr>
  </w:style>
  <w:style w:type="paragraph" w:styleId="Heading1">
    <w:name w:val="heading 1"/>
    <w:basedOn w:val="Normal"/>
    <w:next w:val="Normal"/>
    <w:link w:val="Heading1Char"/>
    <w:uiPriority w:val="9"/>
    <w:qFormat/>
    <w:pPr>
      <w:keepNext/>
      <w:keepLines/>
      <w:spacing w:before="240" w:after="0"/>
      <w:outlineLvl w:val="0"/>
    </w:pPr>
    <w:rPr>
      <w:rFonts w:eastAsiaTheme="majorEastAsia" w:cstheme="majorBidi"/>
      <w:szCs w:val="32"/>
    </w:rPr>
  </w:style>
  <w:style w:type="paragraph" w:styleId="Heading2">
    <w:name w:val="heading 2"/>
    <w:basedOn w:val="Subtitle"/>
    <w:next w:val="Normal"/>
    <w:link w:val="Heading2Char"/>
    <w:uiPriority w:val="9"/>
    <w:unhideWhenUsed/>
    <w:qFormat/>
    <w:pPr>
      <w:keepNext/>
      <w:keepLines/>
      <w:spacing w:before="40" w:after="0" w:line="259" w:lineRule="auto"/>
      <w:jc w:val="left"/>
      <w:outlineLvl w:val="1"/>
    </w:pPr>
    <w:rPr>
      <w:rFonts w:ascii="Times New Roman" w:hAnsi="Times New Roman" w:eastAsiaTheme="majorEastAsia" w:cstheme="majorBidi"/>
      <w:color w:val="000000"/>
      <w:sz w:val="24"/>
      <w:szCs w:val="26"/>
      <w:lang w:val="zh-CN"/>
      <w14:textFill>
        <w14:solidFill>
          <w14:srgbClr w14:val="000000">
            <w14:lumMod w14:val="65000"/>
            <w14:lumOff w14:val="35000"/>
          </w14:srgbClr>
        </w14:solidFill>
      </w14:textFill>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rPr>
  </w:style>
  <w:style w:type="paragraph" w:styleId="Heading4">
    <w:name w:val="heading 4"/>
    <w:basedOn w:val="Normal"/>
    <w:next w:val="Normal"/>
    <w:link w:val="Heading4Char"/>
    <w:uiPriority w:val="9"/>
    <w:unhideWhenUsed/>
    <w:qFormat/>
    <w:pPr>
      <w:keepNext/>
      <w:keepLines/>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Pr>
      <w:rFonts w:asciiTheme="minorHAnsi" w:eastAsiaTheme="minorEastAsia" w:hAnsiTheme="minorHAnsi" w:cstheme="minorBidi"/>
      <w:color w:val="595959" w:themeColor="text1" w:themeTint="A6"/>
      <w:spacing w:val="15"/>
      <w:sz w:val="22"/>
      <w:szCs w:val="22"/>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HTMLPreformatted">
    <w:name w:val="HTML Preformatted"/>
    <w:basedOn w:val="Normal"/>
    <w:link w:val="HTMLPreformattedChar"/>
    <w:uiPriority w:val="99"/>
    <w:semiHidden/>
    <w:unhideWhenUsed/>
    <w:qFormat/>
    <w:pPr>
      <w:spacing w:after="0" w:line="240" w:lineRule="auto"/>
    </w:pPr>
    <w:rPr>
      <w:rFonts w:ascii="Consolas" w:hAnsi="Consolas"/>
      <w:sz w:val="20"/>
      <w:szCs w:val="20"/>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jc w:val="left"/>
    </w:pPr>
    <w:rPr>
      <w:rFonts w:eastAsia="Times New Roman"/>
      <w:lang w:val="zh-CN" w:eastAsia="zh-CN"/>
    </w:rPr>
  </w:style>
  <w:style w:type="character" w:styleId="Strong">
    <w:name w:val="Strong"/>
    <w:basedOn w:val="DefaultParagraphFont"/>
    <w:uiPriority w:val="22"/>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qFormat/>
    <w:pPr>
      <w:spacing w:after="100"/>
      <w:ind w:left="240"/>
    </w:pPr>
  </w:style>
  <w:style w:type="paragraph" w:styleId="TOC3">
    <w:name w:val="toc 3"/>
    <w:basedOn w:val="Normal"/>
    <w:next w:val="Normal"/>
    <w:autoRedefine/>
    <w:uiPriority w:val="39"/>
    <w:unhideWhenUsed/>
    <w:pPr>
      <w:tabs>
        <w:tab w:val="right" w:leader="dot" w:pos="7928"/>
      </w:tabs>
      <w:spacing w:after="100"/>
      <w:ind w:left="480"/>
      <w:jc w:val="left"/>
    </w:pPr>
  </w:style>
  <w:style w:type="paragraph" w:styleId="NoSpacing">
    <w:name w:val="No Spacing"/>
    <w:uiPriority w:val="1"/>
    <w:qFormat/>
    <w:pPr>
      <w:jc w:val="both"/>
    </w:pPr>
    <w:rPr>
      <w:sz w:val="24"/>
      <w:szCs w:val="24"/>
    </w:rPr>
  </w:style>
  <w:style w:type="character" w:customStyle="1" w:styleId="Heading1Char">
    <w:name w:val="Heading 1 Char"/>
    <w:basedOn w:val="DefaultParagraphFont"/>
    <w:link w:val="Heading1"/>
    <w:uiPriority w:val="9"/>
    <w:rPr>
      <w:rFonts w:eastAsiaTheme="majorEastAsia" w:cstheme="majorBidi"/>
      <w:szCs w:val="32"/>
    </w:rPr>
  </w:style>
  <w:style w:type="paragraph" w:customStyle="1" w:styleId="TOCHeading1">
    <w:name w:val="TOC Heading1"/>
    <w:basedOn w:val="Heading1"/>
    <w:next w:val="Normal"/>
    <w:uiPriority w:val="39"/>
    <w:unhideWhenUsed/>
    <w:qFormat/>
    <w:pPr>
      <w:spacing w:line="259" w:lineRule="auto"/>
      <w:jc w:val="left"/>
      <w:outlineLvl w:val="9"/>
    </w:p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eastAsiaTheme="majorEastAsia" w:cstheme="majorBidi"/>
      <w:spacing w:val="15"/>
      <w:szCs w:val="26"/>
      <w:lang w:val="zh-CN"/>
    </w:rPr>
  </w:style>
  <w:style w:type="character" w:customStyle="1" w:styleId="rynqvb">
    <w:name w:val="rynqvb"/>
    <w:basedOn w:val="DefaultParagraphFont"/>
    <w:qFormat/>
  </w:style>
  <w:style w:type="character" w:customStyle="1" w:styleId="hwtze">
    <w:name w:val="hwtze"/>
    <w:basedOn w:val="DefaultParagraphFon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styleId="PlaceholderText">
    <w:name w:val="Placeholder Text"/>
    <w:basedOn w:val="DefaultParagraphFont"/>
    <w:uiPriority w:val="99"/>
    <w:semiHidden/>
    <w:qFormat/>
    <w:rPr>
      <w:color w:val="666666"/>
    </w:rPr>
  </w:style>
  <w:style w:type="character" w:customStyle="1" w:styleId="HTMLPreformattedChar">
    <w:name w:val="HTML Preformatted Char"/>
    <w:basedOn w:val="DefaultParagraphFont"/>
    <w:link w:val="HTMLPreformatted"/>
    <w:uiPriority w:val="99"/>
    <w:semiHidden/>
    <w:rPr>
      <w:rFonts w:ascii="Consolas" w:hAnsi="Consolas"/>
      <w:sz w:val="20"/>
      <w:szCs w:val="20"/>
    </w:rPr>
  </w:style>
  <w:style w:type="character" w:customStyle="1" w:styleId="Heading4Char">
    <w:name w:val="Heading 4 Char"/>
    <w:basedOn w:val="DefaultParagraphFont"/>
    <w:link w:val="Heading4"/>
    <w:uiPriority w:val="9"/>
    <w:rPr>
      <w:rFonts w:eastAsiaTheme="majorEastAsia" w:cstheme="majorBidi"/>
      <w:iCs/>
    </w:rPr>
  </w:style>
  <w:style w:type="character" w:customStyle="1" w:styleId="SubtitleChar">
    <w:name w:val="Subtitle Char"/>
    <w:basedOn w:val="DefaultParagraphFont"/>
    <w:link w:val="Subtitle"/>
    <w:uiPriority w:val="11"/>
    <w:rPr>
      <w:rFonts w:asciiTheme="minorHAnsi" w:eastAsiaTheme="minorEastAsia" w:hAnsiTheme="minorHAnsi" w:cstheme="minorBidi"/>
      <w:color w:val="595959" w:themeColor="text1" w:themeTint="A6"/>
      <w:spacing w:val="15"/>
      <w:sz w:val="22"/>
      <w:szCs w:val="22"/>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9419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theme" Target="theme/theme1.xml" /><Relationship Id="rId11" Type="http://schemas.openxmlformats.org/officeDocument/2006/relationships/numbering" Target="numbering.xml" /><Relationship Id="rId12"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footer" Target="footer1.xml" /><Relationship Id="rId7" Type="http://schemas.openxmlformats.org/officeDocument/2006/relationships/header" Target="header2.xml" /><Relationship Id="rId8" Type="http://schemas.openxmlformats.org/officeDocument/2006/relationships/footer" Target="footer2.xml" /><Relationship Id="rId9" Type="http://schemas.openxmlformats.org/officeDocument/2006/relationships/glossaryDocument" Target="glossary/document.xml" /></Relationships>
</file>

<file path=word/glossary/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DefaultPlaceholder_-1854013440"/>
        <w:category>
          <w:name w:val="General"/>
          <w:gallery w:val="placeholder"/>
        </w:category>
        <w:types>
          <w:type w:val="bbPlcHdr"/>
        </w:types>
        <w:behaviors>
          <w:behavior w:val="content"/>
        </w:behaviors>
        <w:guid w:val="{6F47A7D1-01C7-41FB-8FF8-35AD68EAE406}"/>
      </w:docPartPr>
      <w:docPartBody>
        <w:p w:rsidR="00FC616E">
          <w:r>
            <w:rPr>
              <w:rStyle w:val="PlaceholderText"/>
            </w:rPr>
            <w:t>Click or tap here to enter text.</w:t>
          </w:r>
        </w:p>
      </w:docPartBody>
    </w:docPart>
    <w:docPart>
      <w:docPartPr>
        <w:name w:val="7FAD71FA3DA14FFB9A2CDBD50A0EB5CA"/>
        <w:category>
          <w:name w:val="General"/>
          <w:gallery w:val="placeholder"/>
        </w:category>
        <w:types>
          <w:type w:val="bbPlcHdr"/>
        </w:types>
        <w:behaviors>
          <w:behavior w:val="content"/>
        </w:behaviors>
        <w:guid w:val="{48AE3859-DB4B-4F12-80F5-9D14D03B3380}"/>
      </w:docPartPr>
      <w:docPartBody>
        <w:p w:rsidR="00FC616E">
          <w:pPr>
            <w:pStyle w:val="7FAD71FA3DA14FFB9A2CDBD50A0EB5CA"/>
          </w:pPr>
          <w:r>
            <w:rPr>
              <w:rStyle w:val="PlaceholderText"/>
            </w:rPr>
            <w:t>Click or tap here to enter text.</w:t>
          </w:r>
        </w:p>
      </w:docPartBody>
    </w:docPart>
    <w:docPart>
      <w:docPartPr>
        <w:name w:val="591E7759984640518B990C7E46B6E0F2"/>
        <w:category>
          <w:name w:val="General"/>
          <w:gallery w:val="placeholder"/>
        </w:category>
        <w:types>
          <w:type w:val="bbPlcHdr"/>
        </w:types>
        <w:behaviors>
          <w:behavior w:val="content"/>
        </w:behaviors>
        <w:guid w:val="{C07CE67C-C962-4504-999F-02F4CA1B552A}"/>
      </w:docPartPr>
      <w:docPartBody>
        <w:p w:rsidR="00FC616E">
          <w:pPr>
            <w:pStyle w:val="591E7759984640518B990C7E46B6E0F2"/>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anken Grotesk Fallback">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50B5"/>
    <w:rsid w:val="00012283"/>
    <w:rsid w:val="00054C1E"/>
    <w:rsid w:val="0008398F"/>
    <w:rsid w:val="00083E59"/>
    <w:rsid w:val="000B4D65"/>
    <w:rsid w:val="000C1113"/>
    <w:rsid w:val="000F06E9"/>
    <w:rsid w:val="001148BE"/>
    <w:rsid w:val="00131AFD"/>
    <w:rsid w:val="001975F1"/>
    <w:rsid w:val="002311C9"/>
    <w:rsid w:val="00250F57"/>
    <w:rsid w:val="0025272A"/>
    <w:rsid w:val="002A3B4E"/>
    <w:rsid w:val="00312E8E"/>
    <w:rsid w:val="00364847"/>
    <w:rsid w:val="00367D47"/>
    <w:rsid w:val="004049E5"/>
    <w:rsid w:val="00422953"/>
    <w:rsid w:val="0048657D"/>
    <w:rsid w:val="004943BA"/>
    <w:rsid w:val="004B196B"/>
    <w:rsid w:val="004B595C"/>
    <w:rsid w:val="004D5B52"/>
    <w:rsid w:val="00511EF5"/>
    <w:rsid w:val="0052278B"/>
    <w:rsid w:val="0055789E"/>
    <w:rsid w:val="005E41E4"/>
    <w:rsid w:val="006550B5"/>
    <w:rsid w:val="00696406"/>
    <w:rsid w:val="006A2B97"/>
    <w:rsid w:val="006B24CB"/>
    <w:rsid w:val="00747D13"/>
    <w:rsid w:val="00795D64"/>
    <w:rsid w:val="007C5DF3"/>
    <w:rsid w:val="00826802"/>
    <w:rsid w:val="0082742D"/>
    <w:rsid w:val="00865273"/>
    <w:rsid w:val="00865C7B"/>
    <w:rsid w:val="008A06C1"/>
    <w:rsid w:val="008B5AA4"/>
    <w:rsid w:val="008C4E59"/>
    <w:rsid w:val="008D0213"/>
    <w:rsid w:val="008F2B85"/>
    <w:rsid w:val="00944075"/>
    <w:rsid w:val="00966A44"/>
    <w:rsid w:val="009B2B46"/>
    <w:rsid w:val="009B531B"/>
    <w:rsid w:val="009C7895"/>
    <w:rsid w:val="009E2BB4"/>
    <w:rsid w:val="009F5F17"/>
    <w:rsid w:val="00A06DDE"/>
    <w:rsid w:val="00A1709E"/>
    <w:rsid w:val="00A2501F"/>
    <w:rsid w:val="00A55BDB"/>
    <w:rsid w:val="00A80125"/>
    <w:rsid w:val="00AA0429"/>
    <w:rsid w:val="00B10659"/>
    <w:rsid w:val="00B47688"/>
    <w:rsid w:val="00B5469E"/>
    <w:rsid w:val="00B6682B"/>
    <w:rsid w:val="00B91C79"/>
    <w:rsid w:val="00BB03D3"/>
    <w:rsid w:val="00BB3DB3"/>
    <w:rsid w:val="00BB77F8"/>
    <w:rsid w:val="00BC6D44"/>
    <w:rsid w:val="00C339AE"/>
    <w:rsid w:val="00C70AA3"/>
    <w:rsid w:val="00CF37EF"/>
    <w:rsid w:val="00D66374"/>
    <w:rsid w:val="00D805AB"/>
    <w:rsid w:val="00E55040"/>
    <w:rsid w:val="00E77B43"/>
    <w:rsid w:val="00EC5759"/>
    <w:rsid w:val="00F01574"/>
    <w:rsid w:val="00F41121"/>
    <w:rsid w:val="00F57F69"/>
    <w:rsid w:val="00F90CB8"/>
    <w:rsid w:val="00FC3CF4"/>
    <w:rsid w:val="00FC616E"/>
    <w:rsid w:val="00FD259F"/>
    <w:rsid w:val="00FE4BEA"/>
  </w:rsids>
  <m:mathPr>
    <m:mathFont m:val="Cambria Math"/>
  </m:mathPr>
  <w:themeFontLang w:val="id-ID"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78" w:lineRule="auto"/>
    </w:pPr>
    <w:rPr>
      <w:kern w:val="2"/>
      <w:sz w:val="24"/>
      <w:szCs w:val="24"/>
      <w:lang w:val="id-ID" w:eastAsia="id-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666666"/>
    </w:rPr>
  </w:style>
  <w:style w:type="paragraph" w:customStyle="1" w:styleId="450E10C9255E4A3EB36DA0B8F737D2E7">
    <w:name w:val="450E10C9255E4A3EB36DA0B8F737D2E7"/>
    <w:pPr>
      <w:spacing w:after="160" w:line="278" w:lineRule="auto"/>
    </w:pPr>
    <w:rPr>
      <w:kern w:val="2"/>
      <w:sz w:val="24"/>
      <w:szCs w:val="24"/>
      <w:lang w:val="id-ID" w:eastAsia="id-ID"/>
      <w14:ligatures w14:val="standardContextual"/>
    </w:rPr>
  </w:style>
  <w:style w:type="paragraph" w:customStyle="1" w:styleId="7AB660A617F24FC5BDEBF0265298443B">
    <w:name w:val="7AB660A617F24FC5BDEBF0265298443B"/>
    <w:pPr>
      <w:spacing w:after="160" w:line="278" w:lineRule="auto"/>
    </w:pPr>
    <w:rPr>
      <w:kern w:val="2"/>
      <w:sz w:val="24"/>
      <w:szCs w:val="24"/>
      <w:lang w:val="id-ID" w:eastAsia="id-ID"/>
      <w14:ligatures w14:val="standardContextual"/>
    </w:rPr>
  </w:style>
  <w:style w:type="paragraph" w:customStyle="1" w:styleId="88EE17C6E88B401384360F5B72E97D91">
    <w:name w:val="88EE17C6E88B401384360F5B72E97D91"/>
    <w:pPr>
      <w:spacing w:after="160" w:line="259" w:lineRule="auto"/>
    </w:pPr>
    <w:rPr>
      <w:sz w:val="22"/>
      <w:szCs w:val="22"/>
    </w:rPr>
  </w:style>
  <w:style w:type="paragraph" w:customStyle="1" w:styleId="E83E46BA82A2461C87D2E4679B0B0041">
    <w:name w:val="E83E46BA82A2461C87D2E4679B0B0041"/>
    <w:pPr>
      <w:spacing w:after="160" w:line="259" w:lineRule="auto"/>
    </w:pPr>
    <w:rPr>
      <w:sz w:val="22"/>
      <w:szCs w:val="22"/>
    </w:rPr>
  </w:style>
  <w:style w:type="paragraph" w:customStyle="1" w:styleId="7FAD71FA3DA14FFB9A2CDBD50A0EB5CA">
    <w:name w:val="7FAD71FA3DA14FFB9A2CDBD50A0EB5CA"/>
    <w:pPr>
      <w:spacing w:after="160" w:line="259" w:lineRule="auto"/>
    </w:pPr>
    <w:rPr>
      <w:sz w:val="22"/>
      <w:szCs w:val="22"/>
      <w:lang w:val="zh-CN" w:eastAsia="zh-CN"/>
    </w:rPr>
  </w:style>
  <w:style w:type="paragraph" w:customStyle="1" w:styleId="591E7759984640518B990C7E46B6E0F2">
    <w:name w:val="591E7759984640518B990C7E46B6E0F2"/>
    <w:pPr>
      <w:spacing w:after="160" w:line="259" w:lineRule="auto"/>
    </w:pPr>
    <w:rPr>
      <w:sz w:val="22"/>
      <w:szCs w:val="22"/>
      <w:lang w:val="zh-CN" w:eastAsia="zh-CN"/>
    </w:rPr>
  </w:style>
  <w:style w:type="paragraph" w:customStyle="1" w:styleId="FC97515F3A424551963242D6574014F2">
    <w:name w:val="FC97515F3A424551963242D6574014F2"/>
    <w:pPr>
      <w:spacing w:after="160" w:line="259" w:lineRule="auto"/>
    </w:pPr>
    <w:rPr>
      <w:sz w:val="22"/>
      <w:szCs w:val="22"/>
      <w:lang w:val="zh-CN" w:eastAsia="zh-CN"/>
    </w:rPr>
  </w:style>
  <w:style w:type="paragraph" w:customStyle="1" w:styleId="0A0F99CDA4274B498C2CED9D1CA35E46">
    <w:name w:val="0A0F99CDA4274B498C2CED9D1CA35E46"/>
    <w:pPr>
      <w:spacing w:after="160" w:line="259" w:lineRule="auto"/>
    </w:pPr>
    <w:rPr>
      <w:sz w:val="22"/>
      <w:szCs w:val="22"/>
      <w:lang w:val="zh-CN"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3007F-26F5-4794-8192-B5D6C6F1A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4</TotalTime>
  <Pages>101</Pages>
  <Words>44056</Words>
  <Characters>251124</Characters>
  <Application>Microsoft Office Word</Application>
  <DocSecurity>0</DocSecurity>
  <Lines>2092</Lines>
  <Paragraphs>589</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
      <vt:lpstr>APPROVAL SHEET</vt:lpstr>
      <vt:lpstr>LEGIMINATION OF EXAMINATION TO BOARD</vt:lpstr>
      <vt:lpstr>DECLARATION</vt:lpstr>
      <vt:lpstr>PERNYATAAN</vt:lpstr>
      <vt:lpstr>PREFACE</vt:lpstr>
      <vt:lpstr>ACKNOWLEDGMENTS</vt:lpstr>
      <vt:lpstr>MOTTO</vt:lpstr>
      <vt:lpstr>ABSTRACT</vt:lpstr>
      <vt:lpstr/>
      <vt:lpstr>ABSTRAK</vt:lpstr>
      <vt:lpstr/>
      <vt:lpstr>CHAPTER I</vt:lpstr>
      <vt:lpstr>INTRODUCTION</vt:lpstr>
      <vt:lpstr>    Background of Study</vt:lpstr>
      <vt:lpstr>    Reasons for Choosing the Topic</vt:lpstr>
      <vt:lpstr>    1.3 Research Question</vt:lpstr>
      <vt:lpstr>    1.4 Research Objective</vt:lpstr>
      <vt:lpstr>    1.5 Significance of the Study</vt:lpstr>
      <vt:lpstr>    Definition of Terminologies</vt:lpstr>
      <vt:lpstr>LITERATURE REVIEW</vt:lpstr>
      <vt:lpstr>    2.2 Students’ Perception </vt:lpstr>
    </vt:vector>
  </TitlesOfParts>
  <Company/>
  <LinksUpToDate>false</LinksUpToDate>
  <CharactersWithSpaces>294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iki Azkia Hidayat</dc:creator>
  <cp:lastModifiedBy>Tubagus Nugraha</cp:lastModifiedBy>
  <cp:revision>83</cp:revision>
  <cp:lastPrinted>2025-12-08T18:43:00Z</cp:lastPrinted>
  <dcterms:created xsi:type="dcterms:W3CDTF">2025-08-28T09:11:00Z</dcterms:created>
  <dcterms:modified xsi:type="dcterms:W3CDTF">2025-12-09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D2120038B97F485788611C0A2067F07B_12</vt:lpwstr>
  </property>
  <property fmtid="{D5CDD505-2E9C-101B-9397-08002B2CF9AE}" pid="3" name="KSOProductBuildVer">
    <vt:lpwstr>1033-12.2.0.23155</vt:lpwstr>
  </property>
  <property fmtid="{D5CDD505-2E9C-101B-9397-08002B2CF9AE}" pid="4" name="Mendeley Citation Style_1">
    <vt:lpwstr>http://www.zotero.org/styles/apa</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7th edition</vt:lpwstr>
  </property>
  <property fmtid="{D5CDD505-2E9C-101B-9397-08002B2CF9AE}" pid="20" name="Mendeley Recent Style Name 4_1">
    <vt:lpwstr>Chicago Manual of Style 18th edition (author-date)</vt:lpwstr>
  </property>
  <property fmtid="{D5CDD505-2E9C-101B-9397-08002B2CF9AE}" pid="21" name="Mendeley Recent Style Name 5_1">
    <vt:lpwstr>Cite Them Right 12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9th edition (in-text citations)</vt:lpwstr>
  </property>
  <property fmtid="{D5CDD505-2E9C-101B-9397-08002B2CF9AE}" pid="25" name="Mendeley Recent Style Name 9_1">
    <vt:lpwstr>Nature</vt:lpwstr>
  </property>
  <property fmtid="{D5CDD505-2E9C-101B-9397-08002B2CF9AE}" pid="26" name="Mendeley Unique User Id_1">
    <vt:lpwstr>28ffb86f-b527-3ddd-9096-0ffbc38e5616</vt:lpwstr>
  </property>
</Properties>
</file>